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0F087" w14:textId="146FCE8D" w:rsidR="007310E6" w:rsidRDefault="003F1F35" w:rsidP="00530751">
      <w:pPr>
        <w:pStyle w:val="Heading1"/>
        <w:jc w:val="both"/>
        <w:rPr>
          <w:lang w:val="en-US"/>
        </w:rPr>
      </w:pPr>
      <w:r>
        <w:rPr>
          <w:lang w:val="en-US"/>
        </w:rPr>
        <w:t>Spiking Neural Network Enhanced Gesture Recognition</w:t>
      </w:r>
      <w:r w:rsidR="00C803B9">
        <w:rPr>
          <w:lang w:val="en-US"/>
        </w:rPr>
        <w:t xml:space="preserve"> Using Low-Cost Single-Photon Avalanche Diode Array</w:t>
      </w:r>
    </w:p>
    <w:p w14:paraId="4981ECC0" w14:textId="77777777" w:rsidR="003F4F23" w:rsidRDefault="003F4F23" w:rsidP="00530751">
      <w:pPr>
        <w:jc w:val="both"/>
        <w:rPr>
          <w:lang w:val="en-US"/>
        </w:rPr>
      </w:pPr>
    </w:p>
    <w:p w14:paraId="5D625E4B" w14:textId="1365CAE3" w:rsidR="003F4F23" w:rsidRDefault="007E1847" w:rsidP="00530751">
      <w:pPr>
        <w:jc w:val="both"/>
        <w:rPr>
          <w:lang w:val="en-US"/>
        </w:rPr>
      </w:pPr>
      <w:r>
        <w:rPr>
          <w:lang w:val="en-US"/>
        </w:rPr>
        <w:t xml:space="preserve">Zhenya Zang, </w:t>
      </w:r>
      <w:r w:rsidR="00787B21">
        <w:rPr>
          <w:lang w:val="en-US"/>
        </w:rPr>
        <w:t>Xin</w:t>
      </w:r>
      <w:r w:rsidR="00BB6A5C">
        <w:rPr>
          <w:lang w:val="en-US"/>
        </w:rPr>
        <w:t>g</w:t>
      </w:r>
      <w:r w:rsidR="00787B21">
        <w:rPr>
          <w:lang w:val="en-US"/>
        </w:rPr>
        <w:t>da Li, Xi Chen, David Day Uei Li</w:t>
      </w:r>
    </w:p>
    <w:p w14:paraId="3EF07B10" w14:textId="77777777" w:rsidR="007D45ED" w:rsidRDefault="007D45ED" w:rsidP="00530751">
      <w:pPr>
        <w:jc w:val="both"/>
        <w:rPr>
          <w:lang w:val="en-US"/>
        </w:rPr>
      </w:pPr>
    </w:p>
    <w:p w14:paraId="1B99D29F" w14:textId="05C67FD9" w:rsidR="003F4F23" w:rsidRDefault="003F4F23" w:rsidP="00530751">
      <w:pPr>
        <w:pStyle w:val="Heading2"/>
        <w:jc w:val="both"/>
        <w:rPr>
          <w:lang w:val="en-US"/>
        </w:rPr>
      </w:pPr>
      <w:r>
        <w:rPr>
          <w:lang w:val="en-US"/>
        </w:rPr>
        <w:t>Abstract</w:t>
      </w:r>
    </w:p>
    <w:p w14:paraId="1D3F488C" w14:textId="3845FAC5" w:rsidR="007E1847" w:rsidRDefault="007D3F3E" w:rsidP="00530751">
      <w:pPr>
        <w:jc w:val="both"/>
        <w:rPr>
          <w:lang w:val="en-US"/>
        </w:rPr>
      </w:pPr>
      <w:r w:rsidRPr="007D3F3E">
        <w:rPr>
          <w:lang w:val="en-US"/>
        </w:rPr>
        <w:t>We present a compact spiking convolutional neural network (SCNN) and spiking multilayer perceptron (SMLP) to recognize stationary gestures in a completely dark environment, using a 9.6 USD single-photon avalanche diode (SPAD) array with 8</w:t>
      </w:r>
      <w:r w:rsidR="00F0534A">
        <w:rPr>
          <w:lang w:val="en-US"/>
        </w:rPr>
        <w:sym w:font="Symbol" w:char="F0B4"/>
      </w:r>
      <w:r w:rsidRPr="007D3F3E">
        <w:rPr>
          <w:lang w:val="en-US"/>
        </w:rPr>
        <w:t>8 spatial resolution. Photon intensity data from the sensor is leveraged to train and test the network. A vanilla convolutional neural network (CNN) is also implemented to compare the performance of the SCNN, with the same network topologies and training strategies. The SCNN is trained from scratch instead of being converted from CNN. The result indicates that SCNN achieves comparable result than CNN and exhibits much lower computational complexity with only 8 timesteps. The code and dataset are available at</w:t>
      </w:r>
    </w:p>
    <w:p w14:paraId="61D57B4D" w14:textId="10F3A27E" w:rsidR="007E1847" w:rsidRDefault="004A7982" w:rsidP="00530751">
      <w:pPr>
        <w:jc w:val="both"/>
        <w:rPr>
          <w:lang w:val="en-US"/>
        </w:rPr>
      </w:pPr>
      <w:hyperlink r:id="rId6" w:history="1">
        <w:r w:rsidRPr="00FB562A">
          <w:rPr>
            <w:rStyle w:val="Hyperlink"/>
            <w:lang w:val="en-US"/>
          </w:rPr>
          <w:t>https://github.com/zzy666666zzy/TinyLiDAR_NET_SNN</w:t>
        </w:r>
      </w:hyperlink>
      <w:r w:rsidR="00CF6EE1">
        <w:rPr>
          <w:lang w:val="en-US"/>
        </w:rPr>
        <w:t>.</w:t>
      </w:r>
    </w:p>
    <w:p w14:paraId="7B2BF901" w14:textId="77777777" w:rsidR="004A7982" w:rsidRDefault="004A7982" w:rsidP="00530751">
      <w:pPr>
        <w:jc w:val="both"/>
        <w:rPr>
          <w:lang w:val="en-US"/>
        </w:rPr>
      </w:pPr>
    </w:p>
    <w:p w14:paraId="13B8B0D4" w14:textId="1876AA65" w:rsidR="003F4F23" w:rsidRDefault="00DE2C3C" w:rsidP="00530751">
      <w:pPr>
        <w:pStyle w:val="Heading2"/>
        <w:jc w:val="both"/>
        <w:rPr>
          <w:lang w:val="en-US"/>
        </w:rPr>
      </w:pPr>
      <w:r>
        <w:rPr>
          <w:lang w:val="en-US"/>
        </w:rPr>
        <w:t>Introduction</w:t>
      </w:r>
    </w:p>
    <w:p w14:paraId="65CB34F2" w14:textId="3C234FCC" w:rsidR="00EF54E2" w:rsidRDefault="00F712F2" w:rsidP="00EF54E2">
      <w:pPr>
        <w:jc w:val="both"/>
        <w:rPr>
          <w:lang w:val="en-US"/>
        </w:rPr>
      </w:pPr>
      <w:r>
        <w:rPr>
          <w:lang w:val="en-US"/>
        </w:rPr>
        <w:t>Spiking neural network (SNN)</w:t>
      </w:r>
      <w:r w:rsidR="00A53D42">
        <w:rPr>
          <w:lang w:val="en-US"/>
        </w:rPr>
        <w:t xml:space="preserve">, known as </w:t>
      </w:r>
      <w:r w:rsidR="00307A3D">
        <w:rPr>
          <w:lang w:val="en-US"/>
        </w:rPr>
        <w:t>a</w:t>
      </w:r>
      <w:r w:rsidR="008D7E8A">
        <w:rPr>
          <w:lang w:val="en-US"/>
        </w:rPr>
        <w:t xml:space="preserve"> typical</w:t>
      </w:r>
      <w:r w:rsidR="00A53D42">
        <w:rPr>
          <w:lang w:val="en-US"/>
        </w:rPr>
        <w:t xml:space="preserve"> implementation of neuromorphic computing</w:t>
      </w:r>
      <w:r w:rsidR="00D60068">
        <w:rPr>
          <w:lang w:val="en-US"/>
        </w:rPr>
        <w:t xml:space="preserve">, </w:t>
      </w:r>
      <w:r w:rsidR="00C75B63">
        <w:rPr>
          <w:lang w:val="en-US"/>
        </w:rPr>
        <w:t xml:space="preserve">is an emerging </w:t>
      </w:r>
      <w:r w:rsidR="000F2F04">
        <w:rPr>
          <w:lang w:val="en-US"/>
        </w:rPr>
        <w:t xml:space="preserve">algorithm for </w:t>
      </w:r>
      <w:r w:rsidR="00A622D0">
        <w:rPr>
          <w:lang w:val="en-US"/>
        </w:rPr>
        <w:t xml:space="preserve">a wide range of </w:t>
      </w:r>
      <w:r w:rsidR="005A56F6">
        <w:rPr>
          <w:lang w:val="en-US"/>
        </w:rPr>
        <w:t>applications</w:t>
      </w:r>
      <w:r w:rsidR="003C4A07">
        <w:rPr>
          <w:lang w:val="en-US"/>
        </w:rPr>
        <w:t xml:space="preserve"> in vision</w:t>
      </w:r>
      <w:r w:rsidR="00DB5282">
        <w:rPr>
          <w:lang w:val="en-US"/>
        </w:rPr>
        <w:t xml:space="preserve"> [</w:t>
      </w:r>
      <w:r w:rsidR="0031646A" w:rsidRPr="00FE1A51">
        <w:rPr>
          <w:color w:val="FF0000"/>
          <w:lang w:val="en-US"/>
        </w:rPr>
        <w:t>Ref</w:t>
      </w:r>
      <w:r w:rsidR="00DB5282">
        <w:rPr>
          <w:lang w:val="en-US"/>
        </w:rPr>
        <w:t>]</w:t>
      </w:r>
      <w:r w:rsidR="001D1A34">
        <w:rPr>
          <w:lang w:val="en-US"/>
        </w:rPr>
        <w:t>,</w:t>
      </w:r>
      <w:r w:rsidR="00186722">
        <w:rPr>
          <w:lang w:val="en-US"/>
        </w:rPr>
        <w:t xml:space="preserve"> </w:t>
      </w:r>
      <w:r w:rsidR="00091A63">
        <w:rPr>
          <w:lang w:val="en-US"/>
        </w:rPr>
        <w:t>due</w:t>
      </w:r>
      <w:r w:rsidR="002C1B56">
        <w:rPr>
          <w:lang w:val="en-US"/>
        </w:rPr>
        <w:t xml:space="preserve"> </w:t>
      </w:r>
      <w:r w:rsidR="00091A63">
        <w:rPr>
          <w:lang w:val="en-US"/>
        </w:rPr>
        <w:t xml:space="preserve">to its </w:t>
      </w:r>
      <w:r w:rsidR="008C6909">
        <w:rPr>
          <w:lang w:val="en-US"/>
        </w:rPr>
        <w:t xml:space="preserve">high </w:t>
      </w:r>
      <w:r w:rsidR="008D01F2">
        <w:rPr>
          <w:lang w:val="en-US"/>
        </w:rPr>
        <w:t xml:space="preserve">computational </w:t>
      </w:r>
      <w:r w:rsidR="00D21F59">
        <w:rPr>
          <w:lang w:val="en-US"/>
        </w:rPr>
        <w:t xml:space="preserve">energy </w:t>
      </w:r>
      <w:r w:rsidR="000A508A">
        <w:rPr>
          <w:lang w:val="en-US"/>
        </w:rPr>
        <w:t>efficiency</w:t>
      </w:r>
      <w:r w:rsidR="00D21F59">
        <w:rPr>
          <w:lang w:val="en-US"/>
        </w:rPr>
        <w:t xml:space="preserve"> and </w:t>
      </w:r>
      <w:r w:rsidR="000D6FEB">
        <w:rPr>
          <w:lang w:val="en-US"/>
        </w:rPr>
        <w:t>accuracy</w:t>
      </w:r>
      <w:r w:rsidR="00A53D42">
        <w:rPr>
          <w:lang w:val="en-US"/>
        </w:rPr>
        <w:t>.</w:t>
      </w:r>
      <w:r w:rsidR="00933258">
        <w:rPr>
          <w:lang w:val="en-US"/>
        </w:rPr>
        <w:t xml:space="preserve"> </w:t>
      </w:r>
      <w:r w:rsidR="003539FC">
        <w:rPr>
          <w:lang w:val="en-US"/>
        </w:rPr>
        <w:t xml:space="preserve">Hardware communities </w:t>
      </w:r>
      <w:r w:rsidR="00033821">
        <w:rPr>
          <w:lang w:val="en-US"/>
        </w:rPr>
        <w:t xml:space="preserve">also </w:t>
      </w:r>
      <w:r w:rsidR="00307A3D">
        <w:rPr>
          <w:lang w:val="en-US"/>
        </w:rPr>
        <w:t xml:space="preserve">leverage the high </w:t>
      </w:r>
      <w:r w:rsidR="00E2463D">
        <w:rPr>
          <w:lang w:val="en-US"/>
        </w:rPr>
        <w:t xml:space="preserve">efficiency </w:t>
      </w:r>
      <w:r w:rsidR="008A002D">
        <w:rPr>
          <w:lang w:val="en-US"/>
        </w:rPr>
        <w:t xml:space="preserve">to </w:t>
      </w:r>
      <w:r w:rsidR="006273FD">
        <w:rPr>
          <w:lang w:val="en-US"/>
        </w:rPr>
        <w:t>design</w:t>
      </w:r>
      <w:r w:rsidR="008A002D">
        <w:rPr>
          <w:lang w:val="en-US"/>
        </w:rPr>
        <w:t xml:space="preserve"> </w:t>
      </w:r>
      <w:r w:rsidR="006273FD">
        <w:rPr>
          <w:lang w:val="en-US"/>
        </w:rPr>
        <w:t xml:space="preserve">neuromorphic chips, such as </w:t>
      </w:r>
      <w:r w:rsidR="007F4523">
        <w:rPr>
          <w:lang w:val="en-US"/>
        </w:rPr>
        <w:t>Tianjic</w:t>
      </w:r>
      <w:r w:rsidR="006B2940">
        <w:rPr>
          <w:lang w:val="en-US"/>
        </w:rPr>
        <w:t xml:space="preserve"> </w:t>
      </w:r>
      <w:r w:rsidR="006B2940">
        <w:rPr>
          <w:lang w:val="en-US"/>
        </w:rPr>
        <w:fldChar w:fldCharType="begin"/>
      </w:r>
      <w:r w:rsidR="006B2940">
        <w:rPr>
          <w:lang w:val="en-US"/>
        </w:rPr>
        <w:instrText xml:space="preserve"> ADDIN ZOTERO_ITEM CSL_CITATION {"citationID":"EsCwruEK","properties":{"formattedCitation":"[1]","plainCitation":"[1]","noteIndex":0},"citationItems":[{"id":4,"uris":["http://zotero.org/users/local/pZQP22be/items/VCJR8QYY"],"itemData":{"id":4,"type":"article-journal","container-title":"Nature","issue":"7767","note":"publisher: Nature Publishing Group UK London","page":"106–111","title":"Towards artificial general intelligence with hybrid Tianjic chip architecture","volume":"572","author":[{"family":"Pei","given":"Jing"},{"family":"Deng","given":"Lei"},{"family":"Song","given":"Sen"},{"family":"Zhao","given":"Mingguo"},{"family":"Zhang","given":"Youhui"},{"family":"Wu","given":"Shuang"},{"family":"Wang","given":"Guanrui"},{"family":"Zou","given":"Zhe"},{"family":"Wu","given":"Zhenzhi"},{"family":"He","given":"Wei"},{"literal":"others"}],"issued":{"date-parts":[["2019"]]}}}],"schema":"https://github.com/citation-style-language/schema/raw/master/csl-citation.json"} </w:instrText>
      </w:r>
      <w:r w:rsidR="006B2940">
        <w:rPr>
          <w:lang w:val="en-US"/>
        </w:rPr>
        <w:fldChar w:fldCharType="separate"/>
      </w:r>
      <w:r w:rsidR="006B2940">
        <w:rPr>
          <w:noProof/>
          <w:lang w:val="en-US"/>
        </w:rPr>
        <w:t>[1]</w:t>
      </w:r>
      <w:r w:rsidR="006B2940">
        <w:rPr>
          <w:lang w:val="en-US"/>
        </w:rPr>
        <w:fldChar w:fldCharType="end"/>
      </w:r>
      <w:r w:rsidR="007F4523">
        <w:rPr>
          <w:lang w:val="en-US"/>
        </w:rPr>
        <w:t>, Tru</w:t>
      </w:r>
      <w:r w:rsidR="00832530">
        <w:rPr>
          <w:lang w:val="en-US"/>
        </w:rPr>
        <w:t>e</w:t>
      </w:r>
      <w:r w:rsidR="007F4523">
        <w:rPr>
          <w:lang w:val="en-US"/>
        </w:rPr>
        <w:t>North</w:t>
      </w:r>
      <w:r w:rsidR="0031646A">
        <w:rPr>
          <w:lang w:val="en-US"/>
        </w:rPr>
        <w:t xml:space="preserve"> </w:t>
      </w:r>
      <w:r w:rsidR="000C7E03">
        <w:rPr>
          <w:lang w:val="en-US"/>
        </w:rPr>
        <w:fldChar w:fldCharType="begin"/>
      </w:r>
      <w:r w:rsidR="000C7E03">
        <w:rPr>
          <w:lang w:val="en-US"/>
        </w:rPr>
        <w:instrText xml:space="preserve"> ADDIN ZOTERO_ITEM CSL_CITATION {"citationID":"QCrk0TCo","properties":{"formattedCitation":"[2]","plainCitation":"[2]","noteIndex":0},"citationItems":[{"id":5,"uris":["http://zotero.org/users/local/pZQP22be/items/PCP999PD"],"itemData":{"id":5,"type":"article-journal","container-title":"IEEE transactions on computer-aided design of integrated circuits and systems","issue":"10","note":"publisher: IEEE","page":"1537–1557","title":"Truenorth: Design and tool flow of a 65 mw 1 million neuron programmable neurosynaptic chip","volume":"34","author":[{"family":"Akopyan","given":"Filipp"},{"family":"Sawada","given":"Jun"},{"family":"Cassidy","given":"Andrew"},{"family":"Alvarez-Icaza","given":"Rodrigo"},{"family":"Arthur","given":"John"},{"family":"Merolla","given":"Paul"},{"family":"Imam","given":"Nabil"},{"family":"Nakamura","given":"Yutaka"},{"family":"Datta","given":"Pallab"},{"family":"Nam","given":"Gi-Joon"},{"literal":"others"}],"issued":{"date-parts":[["2015"]]}}}],"schema":"https://github.com/citation-style-language/schema/raw/master/csl-citation.json"} </w:instrText>
      </w:r>
      <w:r w:rsidR="000C7E03">
        <w:rPr>
          <w:lang w:val="en-US"/>
        </w:rPr>
        <w:fldChar w:fldCharType="separate"/>
      </w:r>
      <w:r w:rsidR="000C7E03">
        <w:rPr>
          <w:noProof/>
          <w:lang w:val="en-US"/>
        </w:rPr>
        <w:t>[2]</w:t>
      </w:r>
      <w:r w:rsidR="000C7E03">
        <w:rPr>
          <w:lang w:val="en-US"/>
        </w:rPr>
        <w:fldChar w:fldCharType="end"/>
      </w:r>
      <w:r w:rsidR="007F4523">
        <w:rPr>
          <w:lang w:val="en-US"/>
        </w:rPr>
        <w:t xml:space="preserve">, </w:t>
      </w:r>
      <w:r w:rsidR="00590703">
        <w:rPr>
          <w:lang w:val="en-US"/>
        </w:rPr>
        <w:t>Liohi</w:t>
      </w:r>
      <w:r w:rsidR="0031646A">
        <w:rPr>
          <w:lang w:val="en-US"/>
        </w:rPr>
        <w:t xml:space="preserve"> </w:t>
      </w:r>
      <w:r w:rsidR="00616DDA">
        <w:rPr>
          <w:lang w:val="en-US"/>
        </w:rPr>
        <w:fldChar w:fldCharType="begin"/>
      </w:r>
      <w:r w:rsidR="00616DDA">
        <w:rPr>
          <w:lang w:val="en-US"/>
        </w:rPr>
        <w:instrText xml:space="preserve"> ADDIN ZOTERO_ITEM CSL_CITATION {"citationID":"SnCfyF4z","properties":{"formattedCitation":"[3]","plainCitation":"[3]","noteIndex":0},"citationItems":[{"id":6,"uris":["http://zotero.org/users/local/pZQP22be/items/93ZAXSN4"],"itemData":{"id":6,"type":"article-journal","container-title":"Ieee Micro","issue":"1","note":"publisher: IEEE","page":"82–99","title":"Loihi: A neuromorphic manycore processor with on-chip learning","volume":"38","author":[{"family":"Davies","given":"Mike"},{"family":"Srinivasa","given":"Narayan"},{"family":"Lin","given":"Tsung-Han"},{"family":"Chinya","given":"Gautham"},{"family":"Cao","given":"Yongqiang"},{"family":"Choday","given":"Sri Harsha"},{"family":"Dimou","given":"Georgios"},{"family":"Joshi","given":"Prasad"},{"family":"Imam","given":"Nabil"},{"family":"Jain","given":"Shweta"},{"literal":"others"}],"issued":{"date-parts":[["2018"]]}}}],"schema":"https://github.com/citation-style-language/schema/raw/master/csl-citation.json"} </w:instrText>
      </w:r>
      <w:r w:rsidR="00616DDA">
        <w:rPr>
          <w:lang w:val="en-US"/>
        </w:rPr>
        <w:fldChar w:fldCharType="separate"/>
      </w:r>
      <w:r w:rsidR="00616DDA">
        <w:rPr>
          <w:noProof/>
          <w:lang w:val="en-US"/>
        </w:rPr>
        <w:t>[3]</w:t>
      </w:r>
      <w:r w:rsidR="00616DDA">
        <w:rPr>
          <w:lang w:val="en-US"/>
        </w:rPr>
        <w:fldChar w:fldCharType="end"/>
      </w:r>
      <w:r w:rsidR="00590703">
        <w:rPr>
          <w:lang w:val="en-US"/>
        </w:rPr>
        <w:t>, etc</w:t>
      </w:r>
      <w:r w:rsidR="00FF5B8D">
        <w:rPr>
          <w:lang w:val="en-US"/>
        </w:rPr>
        <w:t>.</w:t>
      </w:r>
      <w:r w:rsidR="00682EB9">
        <w:rPr>
          <w:lang w:val="en-US"/>
        </w:rPr>
        <w:t xml:space="preserve"> </w:t>
      </w:r>
      <w:r w:rsidR="00050DCA">
        <w:rPr>
          <w:lang w:val="en-US"/>
        </w:rPr>
        <w:t xml:space="preserve">SNN </w:t>
      </w:r>
      <w:r w:rsidR="00F938D8">
        <w:rPr>
          <w:lang w:val="en-US"/>
        </w:rPr>
        <w:t>usually</w:t>
      </w:r>
      <w:r w:rsidR="00050DCA">
        <w:rPr>
          <w:lang w:val="en-US"/>
        </w:rPr>
        <w:t xml:space="preserve"> </w:t>
      </w:r>
      <w:r w:rsidR="000D0ACE">
        <w:rPr>
          <w:lang w:val="en-US"/>
        </w:rPr>
        <w:t xml:space="preserve">processes </w:t>
      </w:r>
      <w:r w:rsidR="001E14C4">
        <w:rPr>
          <w:lang w:val="en-US"/>
        </w:rPr>
        <w:t xml:space="preserve">data from </w:t>
      </w:r>
      <w:r w:rsidR="006755E1">
        <w:rPr>
          <w:lang w:val="en-US"/>
        </w:rPr>
        <w:t>event-based cameras</w:t>
      </w:r>
      <w:r w:rsidR="008C7121">
        <w:rPr>
          <w:lang w:val="en-US"/>
        </w:rPr>
        <w:t xml:space="preserve"> that only </w:t>
      </w:r>
      <w:r w:rsidR="00E871D8">
        <w:rPr>
          <w:lang w:val="en-US"/>
        </w:rPr>
        <w:t xml:space="preserve">record </w:t>
      </w:r>
      <w:r w:rsidR="00E757C9">
        <w:rPr>
          <w:lang w:val="en-US"/>
        </w:rPr>
        <w:t xml:space="preserve">moving </w:t>
      </w:r>
      <w:r w:rsidR="00663063">
        <w:rPr>
          <w:lang w:val="en-US"/>
        </w:rPr>
        <w:t>objectives</w:t>
      </w:r>
      <w:r w:rsidR="00113E35">
        <w:rPr>
          <w:lang w:val="en-US"/>
        </w:rPr>
        <w:t xml:space="preserve"> and generate </w:t>
      </w:r>
      <w:r w:rsidR="00152C23">
        <w:rPr>
          <w:lang w:val="en-US"/>
        </w:rPr>
        <w:t>event-sequences, represented by spike</w:t>
      </w:r>
      <w:r w:rsidR="00711F46">
        <w:rPr>
          <w:lang w:val="en-US"/>
        </w:rPr>
        <w:t xml:space="preserve"> streams</w:t>
      </w:r>
      <w:r w:rsidR="00F938D8">
        <w:rPr>
          <w:lang w:val="en-US"/>
        </w:rPr>
        <w:t>.</w:t>
      </w:r>
      <w:r w:rsidR="00BC4E95">
        <w:rPr>
          <w:lang w:val="en-US"/>
        </w:rPr>
        <w:t xml:space="preserve"> </w:t>
      </w:r>
      <w:r w:rsidR="00163B77">
        <w:rPr>
          <w:lang w:val="en-US"/>
        </w:rPr>
        <w:t xml:space="preserve">In this work, </w:t>
      </w:r>
      <w:r w:rsidR="00194020">
        <w:rPr>
          <w:lang w:val="en-US"/>
        </w:rPr>
        <w:t>while maintaining the</w:t>
      </w:r>
      <w:r w:rsidR="002D100E">
        <w:rPr>
          <w:lang w:val="en-US"/>
        </w:rPr>
        <w:t xml:space="preserve"> </w:t>
      </w:r>
      <w:r w:rsidR="00B53A18">
        <w:rPr>
          <w:lang w:val="en-US"/>
        </w:rPr>
        <w:t>accuracy</w:t>
      </w:r>
      <w:r w:rsidR="0011368E">
        <w:rPr>
          <w:lang w:val="en-US"/>
        </w:rPr>
        <w:t xml:space="preserve">, </w:t>
      </w:r>
      <w:r w:rsidR="00163B77">
        <w:rPr>
          <w:lang w:val="en-US"/>
        </w:rPr>
        <w:t xml:space="preserve">we </w:t>
      </w:r>
      <w:r w:rsidR="00395150">
        <w:rPr>
          <w:lang w:val="en-US"/>
        </w:rPr>
        <w:t xml:space="preserve">aim to pursue a </w:t>
      </w:r>
      <w:r w:rsidR="007C6038">
        <w:rPr>
          <w:lang w:val="en-US"/>
        </w:rPr>
        <w:t>low-cost</w:t>
      </w:r>
      <w:r w:rsidR="00CD2000">
        <w:rPr>
          <w:lang w:val="en-US"/>
        </w:rPr>
        <w:t xml:space="preserve"> </w:t>
      </w:r>
      <w:r w:rsidR="007C6038">
        <w:rPr>
          <w:lang w:val="en-US"/>
        </w:rPr>
        <w:t xml:space="preserve">gesture </w:t>
      </w:r>
      <w:r w:rsidR="00CD2000">
        <w:rPr>
          <w:lang w:val="en-US"/>
        </w:rPr>
        <w:t>recognition, in terms of</w:t>
      </w:r>
      <w:r w:rsidR="0062106B">
        <w:rPr>
          <w:lang w:val="en-US"/>
        </w:rPr>
        <w:t xml:space="preserve"> product price and</w:t>
      </w:r>
      <w:r w:rsidR="00CD2000">
        <w:rPr>
          <w:lang w:val="en-US"/>
        </w:rPr>
        <w:t xml:space="preserve"> computing</w:t>
      </w:r>
      <w:r w:rsidR="00163B77">
        <w:rPr>
          <w:lang w:val="en-US"/>
        </w:rPr>
        <w:t>.</w:t>
      </w:r>
      <w:r w:rsidR="003C25C6">
        <w:rPr>
          <w:lang w:val="en-US"/>
        </w:rPr>
        <w:t xml:space="preserve"> The contribution of this work is three-fold:</w:t>
      </w:r>
    </w:p>
    <w:p w14:paraId="6B1296C5" w14:textId="5EB476D9" w:rsidR="007B5A6B" w:rsidRDefault="002054AA" w:rsidP="00EF54E2">
      <w:pPr>
        <w:jc w:val="both"/>
        <w:rPr>
          <w:lang w:val="en-US"/>
        </w:rPr>
      </w:pPr>
      <w:r>
        <w:rPr>
          <w:lang w:val="en-US"/>
        </w:rPr>
        <w:t>We</w:t>
      </w:r>
      <w:r w:rsidR="006A0FA9">
        <w:rPr>
          <w:lang w:val="en-US"/>
        </w:rPr>
        <w:t xml:space="preserve"> </w:t>
      </w:r>
      <w:r w:rsidR="008B5CD9">
        <w:rPr>
          <w:lang w:val="en-US"/>
        </w:rPr>
        <w:t>generate</w:t>
      </w:r>
      <w:r w:rsidR="00092C34">
        <w:rPr>
          <w:lang w:val="en-US"/>
        </w:rPr>
        <w:t xml:space="preserve"> and opensource</w:t>
      </w:r>
      <w:r w:rsidR="008B5CD9">
        <w:rPr>
          <w:lang w:val="en-US"/>
        </w:rPr>
        <w:t xml:space="preserve"> a </w:t>
      </w:r>
      <w:r w:rsidR="004F3D27">
        <w:rPr>
          <w:lang w:val="en-US"/>
        </w:rPr>
        <w:t>dataset of gestures</w:t>
      </w:r>
      <w:r w:rsidR="00513103">
        <w:rPr>
          <w:lang w:val="en-US"/>
        </w:rPr>
        <w:t xml:space="preserve"> </w:t>
      </w:r>
      <w:r w:rsidR="009066E9">
        <w:rPr>
          <w:lang w:val="en-US"/>
        </w:rPr>
        <w:t>captured</w:t>
      </w:r>
      <w:r w:rsidR="00B54986">
        <w:rPr>
          <w:lang w:val="en-US"/>
        </w:rPr>
        <w:t xml:space="preserve"> by</w:t>
      </w:r>
      <w:r w:rsidR="00C01673">
        <w:rPr>
          <w:lang w:val="en-US"/>
        </w:rPr>
        <w:t xml:space="preserve"> a low-cost</w:t>
      </w:r>
      <w:r w:rsidR="00513103">
        <w:rPr>
          <w:lang w:val="en-US"/>
        </w:rPr>
        <w:t xml:space="preserve"> SPAD array.</w:t>
      </w:r>
      <w:r>
        <w:rPr>
          <w:lang w:val="en-US"/>
        </w:rPr>
        <w:t xml:space="preserve"> </w:t>
      </w:r>
      <w:r w:rsidR="00F54B64">
        <w:rPr>
          <w:lang w:val="en-US"/>
        </w:rPr>
        <w:t xml:space="preserve">With the datasets, we </w:t>
      </w:r>
      <w:r w:rsidR="00275665">
        <w:rPr>
          <w:lang w:val="en-US"/>
        </w:rPr>
        <w:t>train</w:t>
      </w:r>
      <w:r w:rsidR="00DF20DB">
        <w:rPr>
          <w:lang w:val="en-US"/>
        </w:rPr>
        <w:t xml:space="preserve"> </w:t>
      </w:r>
      <w:r>
        <w:rPr>
          <w:lang w:val="en-US"/>
        </w:rPr>
        <w:t>S</w:t>
      </w:r>
      <w:r w:rsidR="004478DA">
        <w:rPr>
          <w:lang w:val="en-US"/>
        </w:rPr>
        <w:t>C</w:t>
      </w:r>
      <w:r>
        <w:rPr>
          <w:lang w:val="en-US"/>
        </w:rPr>
        <w:t>NN</w:t>
      </w:r>
      <w:r w:rsidR="004478DA">
        <w:rPr>
          <w:lang w:val="en-US"/>
        </w:rPr>
        <w:t xml:space="preserve"> and SMLP</w:t>
      </w:r>
      <w:r>
        <w:rPr>
          <w:lang w:val="en-US"/>
        </w:rPr>
        <w:t xml:space="preserve"> from scratch instead of using </w:t>
      </w:r>
      <w:r w:rsidR="00FC4D44">
        <w:rPr>
          <w:lang w:val="en-US"/>
        </w:rPr>
        <w:t>conversion</w:t>
      </w:r>
      <w:r w:rsidR="00271425">
        <w:rPr>
          <w:lang w:val="en-US"/>
        </w:rPr>
        <w:t xml:space="preserve"> to guarantee the accuracy</w:t>
      </w:r>
      <w:r w:rsidR="00FC4D44">
        <w:rPr>
          <w:lang w:val="en-US"/>
        </w:rPr>
        <w:t xml:space="preserve"> and </w:t>
      </w:r>
      <w:r w:rsidR="0024646B">
        <w:rPr>
          <w:lang w:val="en-US"/>
        </w:rPr>
        <w:t>computing</w:t>
      </w:r>
      <w:r w:rsidR="009D3EEB">
        <w:rPr>
          <w:lang w:val="en-US"/>
        </w:rPr>
        <w:t>.</w:t>
      </w:r>
    </w:p>
    <w:p w14:paraId="290099AA" w14:textId="1BB9CC59" w:rsidR="0043018C" w:rsidRDefault="0043018C" w:rsidP="00EF54E2">
      <w:pPr>
        <w:jc w:val="both"/>
        <w:rPr>
          <w:lang w:val="en-US"/>
        </w:rPr>
      </w:pPr>
      <w:r>
        <w:rPr>
          <w:lang w:val="en-US"/>
        </w:rPr>
        <w:t xml:space="preserve">We evaluate </w:t>
      </w:r>
      <w:r w:rsidR="00F81F9E">
        <w:rPr>
          <w:lang w:val="en-US"/>
        </w:rPr>
        <w:t>SCNN</w:t>
      </w:r>
      <w:r w:rsidR="00D37CE5">
        <w:rPr>
          <w:lang w:val="en-US"/>
        </w:rPr>
        <w:t>’s</w:t>
      </w:r>
      <w:r w:rsidR="00F81F9E">
        <w:rPr>
          <w:lang w:val="en-US"/>
        </w:rPr>
        <w:t xml:space="preserve"> and SMLP</w:t>
      </w:r>
      <w:r w:rsidR="008B581C">
        <w:rPr>
          <w:lang w:val="en-US"/>
        </w:rPr>
        <w:t>’s</w:t>
      </w:r>
      <w:r>
        <w:rPr>
          <w:lang w:val="en-US"/>
        </w:rPr>
        <w:t xml:space="preserve"> </w:t>
      </w:r>
      <w:r w:rsidR="00D24137">
        <w:rPr>
          <w:lang w:val="en-US"/>
        </w:rPr>
        <w:t xml:space="preserve">accuracy </w:t>
      </w:r>
      <w:r w:rsidR="00056B60">
        <w:rPr>
          <w:lang w:val="en-US"/>
        </w:rPr>
        <w:t>of classification</w:t>
      </w:r>
      <w:r w:rsidR="00D24137">
        <w:rPr>
          <w:lang w:val="en-US"/>
        </w:rPr>
        <w:t xml:space="preserve"> </w:t>
      </w:r>
      <w:r w:rsidR="00AE290C">
        <w:rPr>
          <w:lang w:val="en-US"/>
        </w:rPr>
        <w:t>in training and inference phase</w:t>
      </w:r>
      <w:r w:rsidR="004C4E7F">
        <w:rPr>
          <w:lang w:val="en-US"/>
        </w:rPr>
        <w:t>.</w:t>
      </w:r>
    </w:p>
    <w:p w14:paraId="29DD5ABD" w14:textId="5DDC6757" w:rsidR="0055410C" w:rsidRPr="00EF54E2" w:rsidRDefault="0055410C" w:rsidP="00EF54E2">
      <w:pPr>
        <w:jc w:val="both"/>
        <w:rPr>
          <w:lang w:val="en-US"/>
        </w:rPr>
      </w:pPr>
      <w:r>
        <w:rPr>
          <w:lang w:val="en-US"/>
        </w:rPr>
        <w:t xml:space="preserve">We </w:t>
      </w:r>
      <w:r w:rsidR="00275665">
        <w:rPr>
          <w:lang w:val="en-US"/>
        </w:rPr>
        <w:t>discuss</w:t>
      </w:r>
      <w:r w:rsidR="004406A2">
        <w:rPr>
          <w:lang w:val="en-US"/>
        </w:rPr>
        <w:t xml:space="preserve"> </w:t>
      </w:r>
      <w:r w:rsidR="006865E9">
        <w:rPr>
          <w:lang w:val="en-US"/>
        </w:rPr>
        <w:t xml:space="preserve">the computational complexity of </w:t>
      </w:r>
      <w:r w:rsidR="000B7BAA">
        <w:rPr>
          <w:lang w:val="en-US"/>
        </w:rPr>
        <w:t xml:space="preserve">SCNN and </w:t>
      </w:r>
      <w:r w:rsidR="00804005">
        <w:rPr>
          <w:lang w:val="en-US"/>
        </w:rPr>
        <w:t>SMLP and</w:t>
      </w:r>
      <w:r w:rsidR="00CC796C">
        <w:rPr>
          <w:lang w:val="en-US"/>
        </w:rPr>
        <w:t xml:space="preserve"> demonstrate the </w:t>
      </w:r>
      <w:r w:rsidR="00292AF6">
        <w:rPr>
          <w:lang w:val="en-US"/>
        </w:rPr>
        <w:t>efficacy</w:t>
      </w:r>
      <w:r w:rsidR="00EF7A82">
        <w:rPr>
          <w:lang w:val="en-US"/>
        </w:rPr>
        <w:t xml:space="preserve"> of </w:t>
      </w:r>
      <w:r w:rsidR="000A2C41">
        <w:rPr>
          <w:lang w:val="en-US"/>
        </w:rPr>
        <w:t>hardware implementation</w:t>
      </w:r>
      <w:r w:rsidR="00275665">
        <w:rPr>
          <w:lang w:val="en-US"/>
        </w:rPr>
        <w:t>.</w:t>
      </w:r>
    </w:p>
    <w:p w14:paraId="2DC4FA2D" w14:textId="77777777" w:rsidR="00664DE3" w:rsidRDefault="00664DE3" w:rsidP="00530751">
      <w:pPr>
        <w:jc w:val="both"/>
        <w:rPr>
          <w:lang w:val="en-US"/>
        </w:rPr>
      </w:pPr>
    </w:p>
    <w:p w14:paraId="69F491B5" w14:textId="5E6A81C7" w:rsidR="0000477B" w:rsidRDefault="00E30720" w:rsidP="00530751">
      <w:pPr>
        <w:pStyle w:val="Heading2"/>
        <w:jc w:val="both"/>
        <w:rPr>
          <w:lang w:val="en-US"/>
        </w:rPr>
      </w:pPr>
      <w:r>
        <w:rPr>
          <w:lang w:val="en-US"/>
        </w:rPr>
        <w:t>Related</w:t>
      </w:r>
      <w:r w:rsidR="0000477B">
        <w:rPr>
          <w:lang w:val="en-US"/>
        </w:rPr>
        <w:t xml:space="preserve"> Work</w:t>
      </w:r>
    </w:p>
    <w:p w14:paraId="6BAC282D" w14:textId="730EB929" w:rsidR="00277463" w:rsidRPr="00277463" w:rsidRDefault="00277463" w:rsidP="00277463">
      <w:pPr>
        <w:pStyle w:val="Heading3"/>
        <w:rPr>
          <w:lang w:val="en-US"/>
        </w:rPr>
      </w:pPr>
      <w:r>
        <w:rPr>
          <w:lang w:val="en-US"/>
        </w:rPr>
        <w:t>Machine learning and Low-cost SPAD</w:t>
      </w:r>
    </w:p>
    <w:p w14:paraId="4005943D" w14:textId="5C53241D" w:rsidR="00DE2C3C" w:rsidRDefault="0005603A" w:rsidP="00530751">
      <w:pPr>
        <w:jc w:val="both"/>
        <w:rPr>
          <w:lang w:val="en-US"/>
        </w:rPr>
      </w:pPr>
      <w:r>
        <w:rPr>
          <w:lang w:val="en-US"/>
        </w:rPr>
        <w:t>The series of low-cost, portable sensor from ST microelectronics</w:t>
      </w:r>
      <w:r w:rsidR="00AF080A">
        <w:rPr>
          <w:lang w:val="en-US"/>
        </w:rPr>
        <w:t xml:space="preserve"> (shorthanded ST hereafter)</w:t>
      </w:r>
      <w:r>
        <w:rPr>
          <w:lang w:val="en-US"/>
        </w:rPr>
        <w:t xml:space="preserve"> </w:t>
      </w:r>
      <w:r w:rsidR="005E46FB">
        <w:rPr>
          <w:lang w:val="en-US"/>
        </w:rPr>
        <w:t xml:space="preserve">become </w:t>
      </w:r>
      <w:r w:rsidR="00C7749B">
        <w:rPr>
          <w:lang w:val="en-US"/>
        </w:rPr>
        <w:t xml:space="preserve">increasingly popular in </w:t>
      </w:r>
      <w:r w:rsidR="00B069E2">
        <w:rPr>
          <w:lang w:val="en-US"/>
        </w:rPr>
        <w:t>the research of</w:t>
      </w:r>
      <w:r w:rsidR="001D6F79">
        <w:rPr>
          <w:lang w:val="en-US"/>
        </w:rPr>
        <w:t xml:space="preserve"> </w:t>
      </w:r>
      <w:r w:rsidR="009943F6">
        <w:rPr>
          <w:lang w:val="en-US"/>
        </w:rPr>
        <w:t>computer vision and pattern recognitions</w:t>
      </w:r>
      <w:r w:rsidR="006C04C2">
        <w:rPr>
          <w:lang w:val="en-US"/>
        </w:rPr>
        <w:t>, with the synergy of machine learning</w:t>
      </w:r>
      <w:r w:rsidR="00AD0454">
        <w:rPr>
          <w:lang w:val="en-US"/>
        </w:rPr>
        <w:t xml:space="preserve">. </w:t>
      </w:r>
      <w:r w:rsidR="00C7147E">
        <w:rPr>
          <w:lang w:val="en-US"/>
        </w:rPr>
        <w:t xml:space="preserve">A </w:t>
      </w:r>
      <w:r w:rsidR="00AD192D">
        <w:rPr>
          <w:lang w:val="en-US"/>
        </w:rPr>
        <w:t>sensor embedding</w:t>
      </w:r>
      <w:r w:rsidR="003E2E84">
        <w:rPr>
          <w:lang w:val="en-US"/>
        </w:rPr>
        <w:t xml:space="preserve"> a</w:t>
      </w:r>
      <w:r w:rsidR="00AD192D">
        <w:rPr>
          <w:lang w:val="en-US"/>
        </w:rPr>
        <w:t xml:space="preserve"> </w:t>
      </w:r>
      <w:r w:rsidR="00160B9D">
        <w:rPr>
          <w:lang w:val="en-US"/>
        </w:rPr>
        <w:t xml:space="preserve">VSCEL </w:t>
      </w:r>
      <w:r w:rsidR="007B29FF">
        <w:rPr>
          <w:lang w:val="en-US"/>
        </w:rPr>
        <w:t>module</w:t>
      </w:r>
      <w:r w:rsidR="00A05781">
        <w:rPr>
          <w:lang w:val="en-US"/>
        </w:rPr>
        <w:t xml:space="preserve"> </w:t>
      </w:r>
      <w:r w:rsidR="0028176E">
        <w:rPr>
          <w:lang w:val="en-US"/>
        </w:rPr>
        <w:t>and</w:t>
      </w:r>
      <w:r w:rsidR="00A05781">
        <w:rPr>
          <w:lang w:val="en-US"/>
        </w:rPr>
        <w:t xml:space="preserve"> a</w:t>
      </w:r>
      <w:r w:rsidR="00160B9D">
        <w:rPr>
          <w:lang w:val="en-US"/>
        </w:rPr>
        <w:t xml:space="preserve"> SPAD array, </w:t>
      </w:r>
      <w:r w:rsidR="004E789C" w:rsidRPr="008607A7">
        <w:rPr>
          <w:lang w:val="en-US"/>
        </w:rPr>
        <w:t>VL53L1X</w:t>
      </w:r>
      <w:r w:rsidR="00236FCC">
        <w:rPr>
          <w:lang w:val="en-US"/>
        </w:rPr>
        <w:t xml:space="preserve">, </w:t>
      </w:r>
      <w:r w:rsidR="00307903">
        <w:rPr>
          <w:lang w:val="en-US"/>
        </w:rPr>
        <w:t xml:space="preserve">was </w:t>
      </w:r>
      <w:r w:rsidR="009B0AB2">
        <w:rPr>
          <w:lang w:val="en-US"/>
        </w:rPr>
        <w:t>used to classify five types of objects by</w:t>
      </w:r>
      <w:r w:rsidR="00EE02FC">
        <w:rPr>
          <w:lang w:val="en-US"/>
        </w:rPr>
        <w:t xml:space="preserve"> using </w:t>
      </w:r>
      <w:r w:rsidR="004F7B98">
        <w:rPr>
          <w:lang w:val="en-US"/>
        </w:rPr>
        <w:t xml:space="preserve">the </w:t>
      </w:r>
      <w:r w:rsidR="00EE02FC">
        <w:rPr>
          <w:lang w:val="en-US"/>
        </w:rPr>
        <w:t>on-chip histogram method to</w:t>
      </w:r>
      <w:r w:rsidR="009B0AB2">
        <w:rPr>
          <w:lang w:val="en-US"/>
        </w:rPr>
        <w:t xml:space="preserve"> captur</w:t>
      </w:r>
      <w:r w:rsidR="00EE02FC">
        <w:rPr>
          <w:lang w:val="en-US"/>
        </w:rPr>
        <w:t>e</w:t>
      </w:r>
      <w:r w:rsidR="009B0AB2">
        <w:rPr>
          <w:lang w:val="en-US"/>
        </w:rPr>
        <w:t xml:space="preserve"> reflected photon from the objectives</w:t>
      </w:r>
      <w:r w:rsidR="004F7B98">
        <w:rPr>
          <w:lang w:val="en-US"/>
        </w:rPr>
        <w:t xml:space="preserve"> </w:t>
      </w:r>
      <w:r w:rsidR="0053199E">
        <w:rPr>
          <w:lang w:val="en-US"/>
        </w:rPr>
        <w:fldChar w:fldCharType="begin"/>
      </w:r>
      <w:r w:rsidR="0053199E">
        <w:rPr>
          <w:lang w:val="en-US"/>
        </w:rPr>
        <w:instrText xml:space="preserve"> ADDIN ZOTERO_ITEM CSL_CITATION {"citationID":"GW0v2fOP","properties":{"formattedCitation":"[4]","plainCitation":"[4]","noteIndex":0},"citationItems":[{"id":7,"uris":["http://zotero.org/users/local/pZQP22be/items/HBFZGJZV"],"itemData":{"id":7,"type":"article-journal","container-title":"ACM Transactions on Graphics (TOG)","issue":"4","note":"publisher: ACM New York, NY, USA","page":"1–12","title":"Low-cost SPAD sensing for non-line-of-sight tracking, material classification and depth imaging","volume":"40","author":[{"family":"Callenberg","given":"Clara"},{"family":"Shi","given":"Zheng"},{"family":"Heide","given":"Felix"},{"family":"Hullin","given":"Matthias B"}],"issued":{"date-parts":[["2021"]]}}}],"schema":"https://github.com/citation-style-language/schema/raw/master/csl-citation.json"} </w:instrText>
      </w:r>
      <w:r w:rsidR="0053199E">
        <w:rPr>
          <w:lang w:val="en-US"/>
        </w:rPr>
        <w:fldChar w:fldCharType="separate"/>
      </w:r>
      <w:r w:rsidR="0053199E">
        <w:rPr>
          <w:noProof/>
          <w:lang w:val="en-US"/>
        </w:rPr>
        <w:t>[4]</w:t>
      </w:r>
      <w:r w:rsidR="0053199E">
        <w:rPr>
          <w:lang w:val="en-US"/>
        </w:rPr>
        <w:fldChar w:fldCharType="end"/>
      </w:r>
      <w:r w:rsidR="00307903">
        <w:rPr>
          <w:lang w:val="en-US"/>
        </w:rPr>
        <w:t>.</w:t>
      </w:r>
      <w:r w:rsidR="003E15C5">
        <w:rPr>
          <w:lang w:val="en-US"/>
        </w:rPr>
        <w:t xml:space="preserve"> </w:t>
      </w:r>
      <w:r w:rsidR="00EB4C43">
        <w:rPr>
          <w:lang w:val="en-US"/>
        </w:rPr>
        <w:t>The same sensor</w:t>
      </w:r>
      <w:r w:rsidR="00682AF2">
        <w:rPr>
          <w:lang w:val="en-US"/>
        </w:rPr>
        <w:t xml:space="preserve"> was </w:t>
      </w:r>
      <w:r w:rsidR="004D661D">
        <w:rPr>
          <w:lang w:val="en-US"/>
        </w:rPr>
        <w:t xml:space="preserve">employed </w:t>
      </w:r>
      <w:r w:rsidR="00FD2E0C">
        <w:rPr>
          <w:lang w:val="en-US"/>
        </w:rPr>
        <w:t>to</w:t>
      </w:r>
      <w:r w:rsidR="007E50F8">
        <w:rPr>
          <w:lang w:val="en-US"/>
        </w:rPr>
        <w:t xml:space="preserve"> </w:t>
      </w:r>
      <w:r w:rsidR="002E1734">
        <w:rPr>
          <w:lang w:val="en-US"/>
        </w:rPr>
        <w:t xml:space="preserve">capture low-resolution depth </w:t>
      </w:r>
      <w:r w:rsidR="00F21A38">
        <w:rPr>
          <w:lang w:val="en-US"/>
        </w:rPr>
        <w:t>images and</w:t>
      </w:r>
      <w:r w:rsidR="00FD2E0C">
        <w:rPr>
          <w:lang w:val="en-US"/>
        </w:rPr>
        <w:t xml:space="preserve"> </w:t>
      </w:r>
      <w:r w:rsidR="009E1DC7">
        <w:rPr>
          <w:lang w:val="en-US"/>
        </w:rPr>
        <w:t xml:space="preserve">generate </w:t>
      </w:r>
      <w:r w:rsidR="00834EBC">
        <w:rPr>
          <w:lang w:val="en-US"/>
        </w:rPr>
        <w:t>high</w:t>
      </w:r>
      <w:r w:rsidR="002E4834">
        <w:rPr>
          <w:lang w:val="en-US"/>
        </w:rPr>
        <w:t>-</w:t>
      </w:r>
      <w:r w:rsidR="00834EBC">
        <w:rPr>
          <w:lang w:val="en-US"/>
        </w:rPr>
        <w:t xml:space="preserve">resolution and </w:t>
      </w:r>
      <w:r w:rsidR="00834EBC" w:rsidRPr="00834EBC">
        <w:rPr>
          <w:lang w:val="en-US"/>
        </w:rPr>
        <w:t>skeleton</w:t>
      </w:r>
      <w:r w:rsidR="00834EBC">
        <w:rPr>
          <w:lang w:val="en-US"/>
        </w:rPr>
        <w:t xml:space="preserve"> images using </w:t>
      </w:r>
      <w:r w:rsidR="00E2396B">
        <w:rPr>
          <w:lang w:val="en-US"/>
        </w:rPr>
        <w:t>DL</w:t>
      </w:r>
      <w:r w:rsidR="00CF1C70">
        <w:rPr>
          <w:lang w:val="en-US"/>
        </w:rPr>
        <w:t xml:space="preserve"> </w:t>
      </w:r>
      <w:r w:rsidR="00B040BE">
        <w:rPr>
          <w:lang w:val="en-US"/>
        </w:rPr>
        <w:fldChar w:fldCharType="begin"/>
      </w:r>
      <w:r w:rsidR="00B040BE">
        <w:rPr>
          <w:lang w:val="en-US"/>
        </w:rPr>
        <w:instrText xml:space="preserve"> ADDIN ZOTERO_ITEM CSL_CITATION {"citationID":"ly9ffGVg","properties":{"formattedCitation":"[5]","plainCitation":"[5]","noteIndex":0},"citationItems":[{"id":8,"uris":["http://zotero.org/users/local/pZQP22be/items/Y5A5EPBU"],"itemData":{"id":8,"type":"article-journal","container-title":"Science Advances","issue":"48","note":"publisher: American Association for the Advancement of Science","page":"eade0123","title":"Pixels2Pose: Super-resolution time-of-flight imaging for 3D pose estimation","volume":"8","author":[{"family":"Ruget","given":"Alice"},{"family":"Tyler","given":"Max"},{"family":"Mora Martín","given":"Germán"},{"family":"Scholes","given":"Stirling"},{"family":"Zhu","given":"Feng"},{"family":"Gyongy","given":"Istvan"},{"family":"Hearn","given":"Brent"},{"family":"McLaughlin","given":"Steve"},{"family":"Halimi","given":"Abderrahim"},{"family":"Leach","given":"Jonathan"}],"issued":{"date-parts":[["2022"]]}}}],"schema":"https://github.com/citation-style-language/schema/raw/master/csl-citation.json"} </w:instrText>
      </w:r>
      <w:r w:rsidR="00B040BE">
        <w:rPr>
          <w:lang w:val="en-US"/>
        </w:rPr>
        <w:fldChar w:fldCharType="separate"/>
      </w:r>
      <w:r w:rsidR="00B040BE">
        <w:rPr>
          <w:noProof/>
          <w:lang w:val="en-US"/>
        </w:rPr>
        <w:t>[5]</w:t>
      </w:r>
      <w:r w:rsidR="00B040BE">
        <w:rPr>
          <w:lang w:val="en-US"/>
        </w:rPr>
        <w:fldChar w:fldCharType="end"/>
      </w:r>
      <w:r w:rsidR="003E15C5">
        <w:rPr>
          <w:rFonts w:hint="eastAsia"/>
          <w:lang w:val="en-US"/>
        </w:rPr>
        <w:t>.</w:t>
      </w:r>
      <w:r w:rsidR="00B46BB1">
        <w:rPr>
          <w:lang w:val="en-US"/>
        </w:rPr>
        <w:t xml:space="preserve"> </w:t>
      </w:r>
      <w:r w:rsidR="00E150C8">
        <w:rPr>
          <w:lang w:val="en-US"/>
        </w:rPr>
        <w:t xml:space="preserve">Also, </w:t>
      </w:r>
      <w:r w:rsidR="00312520">
        <w:rPr>
          <w:lang w:val="en-US"/>
        </w:rPr>
        <w:t xml:space="preserve">five </w:t>
      </w:r>
      <w:r w:rsidR="00312520" w:rsidRPr="008607A7">
        <w:rPr>
          <w:lang w:val="en-US"/>
        </w:rPr>
        <w:t>VL53L1X</w:t>
      </w:r>
      <w:r w:rsidR="00312520">
        <w:rPr>
          <w:lang w:val="en-US"/>
        </w:rPr>
        <w:t xml:space="preserve"> were mounted on a small drone to realize </w:t>
      </w:r>
      <w:r w:rsidR="00312520" w:rsidRPr="00312520">
        <w:rPr>
          <w:lang w:val="en-US"/>
        </w:rPr>
        <w:t>obstacle avoiding and maze-solving</w:t>
      </w:r>
      <w:r w:rsidR="00312520">
        <w:rPr>
          <w:lang w:val="en-US"/>
        </w:rPr>
        <w:t xml:space="preserve"> </w:t>
      </w:r>
      <w:r w:rsidR="00BC6406">
        <w:rPr>
          <w:lang w:val="en-US"/>
        </w:rPr>
        <w:fldChar w:fldCharType="begin"/>
      </w:r>
      <w:r w:rsidR="00BC6406">
        <w:rPr>
          <w:lang w:val="en-US"/>
        </w:rPr>
        <w:instrText xml:space="preserve"> ADDIN ZOTERO_ITEM CSL_CITATION {"citationID":"YwhWJFiA","properties":{"formattedCitation":"[6]","plainCitation":"[6]","noteIndex":0},"citationItems":[{"id":9,"uris":["http://zotero.org/users/local/pZQP22be/items/YFQUENMF"],"itemData":{"id":9,"type":"article-journal","container-title":"Sensors","issue":"16","note":"publisher: MDPI","page":"5293","title":"Vision-Less Sensing for Autonomous Micro-Drones","volume":"21","author":[{"family":"Pikalov","given":"Simon"},{"family":"Azaria","given":"Elisha"},{"family":"Sonnenberg","given":"Shaya"},{"family":"Ben-Moshe","given":"Boaz"},{"family":"Azaria","given":"Amos"}],"issued":{"date-parts":[["2021"]]}}}],"schema":"https://github.com/citation-style-language/schema/raw/master/csl-citation.json"} </w:instrText>
      </w:r>
      <w:r w:rsidR="00BC6406">
        <w:rPr>
          <w:lang w:val="en-US"/>
        </w:rPr>
        <w:fldChar w:fldCharType="separate"/>
      </w:r>
      <w:r w:rsidR="00BC6406">
        <w:rPr>
          <w:noProof/>
          <w:lang w:val="en-US"/>
        </w:rPr>
        <w:t>[6]</w:t>
      </w:r>
      <w:r w:rsidR="00BC6406">
        <w:rPr>
          <w:lang w:val="en-US"/>
        </w:rPr>
        <w:fldChar w:fldCharType="end"/>
      </w:r>
      <w:r w:rsidR="00B46BB1">
        <w:rPr>
          <w:lang w:val="en-US"/>
        </w:rPr>
        <w:t>.</w:t>
      </w:r>
      <w:r w:rsidR="00AF080A">
        <w:rPr>
          <w:lang w:val="en-US"/>
        </w:rPr>
        <w:t xml:space="preserve"> ST</w:t>
      </w:r>
      <w:r w:rsidR="00BA5089">
        <w:rPr>
          <w:lang w:val="en-US"/>
        </w:rPr>
        <w:t xml:space="preserve"> also </w:t>
      </w:r>
      <w:r w:rsidR="0046277B">
        <w:rPr>
          <w:lang w:val="en-US"/>
        </w:rPr>
        <w:t>developed</w:t>
      </w:r>
      <w:r w:rsidR="00EC77F3">
        <w:rPr>
          <w:lang w:val="en-US"/>
        </w:rPr>
        <w:t xml:space="preserve"> its integrated software tool to realize dynamic gesture </w:t>
      </w:r>
      <w:r w:rsidR="0076120C">
        <w:rPr>
          <w:lang w:val="en-US"/>
        </w:rPr>
        <w:t>recognition</w:t>
      </w:r>
      <w:r w:rsidR="00EC77F3">
        <w:rPr>
          <w:lang w:val="en-US"/>
        </w:rPr>
        <w:t xml:space="preserve"> using </w:t>
      </w:r>
      <w:r w:rsidR="0076120C">
        <w:rPr>
          <w:lang w:val="en-US"/>
        </w:rPr>
        <w:t>time-of-flight technology</w:t>
      </w:r>
      <w:r w:rsidR="00333CAA">
        <w:rPr>
          <w:lang w:val="en-US"/>
        </w:rPr>
        <w:t xml:space="preserve"> </w:t>
      </w:r>
      <w:r w:rsidR="00333CAA">
        <w:rPr>
          <w:lang w:val="en-US"/>
        </w:rPr>
        <w:fldChar w:fldCharType="begin"/>
      </w:r>
      <w:r w:rsidR="00333CAA">
        <w:rPr>
          <w:lang w:val="en-US"/>
        </w:rPr>
        <w:instrText xml:space="preserve"> ADDIN ZOTERO_ITEM CSL_CITATION {"citationID":"MFuDIak5","properties":{"formattedCitation":"[7]","plainCitation":"[7]","noteIndex":0},"citationItems":[{"id":11,"uris":["http://zotero.org/users/local/pZQP22be/items/GXK9982H"],"itemData":{"id":11,"type":"software","publisher":"STMicroelectronics","title":"Turnkey gesture recognition solution based on VL53L5CX, VL53L7CX and VL53L8CX multizone Time-of-Flight ranging sensors","URL":"https://www.st.com/en/embedded-software/stsw-img035.html#documentation","version":"4","author":[{"family":"STMicroelectronics","given":""}],"issued":{"date-parts":[["2023"]]}}}],"schema":"https://github.com/citation-style-language/schema/raw/master/csl-citation.json"} </w:instrText>
      </w:r>
      <w:r w:rsidR="00333CAA">
        <w:rPr>
          <w:lang w:val="en-US"/>
        </w:rPr>
        <w:fldChar w:fldCharType="separate"/>
      </w:r>
      <w:r w:rsidR="00333CAA">
        <w:rPr>
          <w:noProof/>
          <w:lang w:val="en-US"/>
        </w:rPr>
        <w:t>[7]</w:t>
      </w:r>
      <w:r w:rsidR="00333CAA">
        <w:rPr>
          <w:lang w:val="en-US"/>
        </w:rPr>
        <w:fldChar w:fldCharType="end"/>
      </w:r>
      <w:r w:rsidR="0001233B">
        <w:rPr>
          <w:lang w:val="en-US"/>
        </w:rPr>
        <w:t>.</w:t>
      </w:r>
      <w:r w:rsidR="00FE49FF">
        <w:rPr>
          <w:lang w:val="en-US"/>
        </w:rPr>
        <w:t xml:space="preserve"> </w:t>
      </w:r>
      <w:r w:rsidR="00DF5B5B">
        <w:rPr>
          <w:lang w:val="en-US"/>
        </w:rPr>
        <w:t xml:space="preserve">The sensor was also successfully integrated </w:t>
      </w:r>
      <w:r w:rsidR="00DF5B5B">
        <w:rPr>
          <w:lang w:val="en-US"/>
        </w:rPr>
        <w:lastRenderedPageBreak/>
        <w:t xml:space="preserve">with a costume RISC-V processor </w:t>
      </w:r>
      <w:r w:rsidR="00F70439">
        <w:rPr>
          <w:lang w:val="en-US"/>
        </w:rPr>
        <w:t xml:space="preserve">on a drone to </w:t>
      </w:r>
      <w:r w:rsidR="006416DF">
        <w:rPr>
          <w:lang w:val="en-US"/>
        </w:rPr>
        <w:t xml:space="preserve">measure its motion and </w:t>
      </w:r>
      <w:r w:rsidR="004C7128">
        <w:rPr>
          <w:lang w:val="en-US"/>
        </w:rPr>
        <w:t>distance from the ground</w:t>
      </w:r>
      <w:r w:rsidR="008B6DA6">
        <w:rPr>
          <w:lang w:val="en-US"/>
        </w:rPr>
        <w:t xml:space="preserve">, thereby </w:t>
      </w:r>
      <w:r w:rsidR="00AB30FD">
        <w:rPr>
          <w:lang w:val="en-US"/>
        </w:rPr>
        <w:t xml:space="preserve">assisting detecting </w:t>
      </w:r>
      <w:r w:rsidR="00D42DC6">
        <w:rPr>
          <w:lang w:val="en-US"/>
        </w:rPr>
        <w:t>human poses using DL</w:t>
      </w:r>
      <w:r w:rsidR="0069720E">
        <w:rPr>
          <w:lang w:val="en-US"/>
        </w:rPr>
        <w:t xml:space="preserve"> </w:t>
      </w:r>
      <w:r w:rsidR="00E56801">
        <w:rPr>
          <w:lang w:val="en-US"/>
        </w:rPr>
        <w:fldChar w:fldCharType="begin"/>
      </w:r>
      <w:r w:rsidR="00CC6C5E">
        <w:rPr>
          <w:lang w:val="en-US"/>
        </w:rPr>
        <w:instrText xml:space="preserve"> ADDIN ZOTERO_ITEM CSL_CITATION {"citationID":"8wKORLd3","properties":{"formattedCitation":"[8]","plainCitation":"[8]","noteIndex":0},"citationItems":[{"id":10,"uris":["http://zotero.org/users/local/pZQP22be/items/IQWM56V5"],"itemData":{"id":10,"type":"article-journal","container-title":"IEEE Internet of Things Journal","issue":"3","note":"publisher: IEEE","page":"1913–1929","title":"Fully onboard ai-powered human-drone pose estimation on ultralow-power autonomous flying nano-uavs","volume":"9","author":[{"family":"Palossi","given":"Daniele"},{"family":"Zimmerman","given":"Nicky"},{"family":"Burrello","given":"Alessio"},{"family":"Conti","given":"Francesco"},{"family":"Müller","given":"Hanna"},{"family":"Gambardella","given":"Luca Maria"},{"family":"Benini","given":"Luca"},{"family":"Giusti","given":"Alessandro"},{"family":"Guzzi","given":"Jérôme"}],"issued":{"date-parts":[["2021"]]}}}],"schema":"https://github.com/citation-style-language/schema/raw/master/csl-citation.json"} </w:instrText>
      </w:r>
      <w:r w:rsidR="00E56801">
        <w:rPr>
          <w:lang w:val="en-US"/>
        </w:rPr>
        <w:fldChar w:fldCharType="separate"/>
      </w:r>
      <w:r w:rsidR="00CC6C5E">
        <w:rPr>
          <w:noProof/>
          <w:lang w:val="en-US"/>
        </w:rPr>
        <w:t>[8]</w:t>
      </w:r>
      <w:r w:rsidR="00E56801">
        <w:rPr>
          <w:lang w:val="en-US"/>
        </w:rPr>
        <w:fldChar w:fldCharType="end"/>
      </w:r>
      <w:r w:rsidR="00DF5B5B">
        <w:rPr>
          <w:lang w:val="en-US"/>
        </w:rPr>
        <w:t>.</w:t>
      </w:r>
    </w:p>
    <w:p w14:paraId="1D99EFD8" w14:textId="77777777" w:rsidR="0089029D" w:rsidRDefault="0089029D" w:rsidP="00530751">
      <w:pPr>
        <w:jc w:val="both"/>
        <w:rPr>
          <w:lang w:val="en-US"/>
        </w:rPr>
      </w:pPr>
    </w:p>
    <w:p w14:paraId="01C869AE" w14:textId="2763EB1F" w:rsidR="00DE2C3C" w:rsidRDefault="00DE2C3C" w:rsidP="00530751">
      <w:pPr>
        <w:pStyle w:val="Heading2"/>
        <w:jc w:val="both"/>
        <w:rPr>
          <w:lang w:val="en-US"/>
        </w:rPr>
      </w:pPr>
      <w:r>
        <w:rPr>
          <w:lang w:val="en-US"/>
        </w:rPr>
        <w:t>Neural Network Details</w:t>
      </w:r>
    </w:p>
    <w:p w14:paraId="6A7AD52D" w14:textId="34CA2FBF" w:rsidR="00E80251" w:rsidRDefault="00C94B5C" w:rsidP="00530751">
      <w:pPr>
        <w:jc w:val="both"/>
        <w:rPr>
          <w:lang w:val="en-US"/>
        </w:rPr>
      </w:pPr>
      <w:r>
        <w:rPr>
          <w:lang w:val="en-US"/>
        </w:rPr>
        <w:t xml:space="preserve">The sensor was configured as </w:t>
      </w:r>
      <w:r w:rsidR="00B415C8">
        <w:rPr>
          <w:lang w:val="en-US"/>
        </w:rPr>
        <w:t>intensity</w:t>
      </w:r>
      <w:r w:rsidR="00262754">
        <w:rPr>
          <w:lang w:val="en-US"/>
        </w:rPr>
        <w:t xml:space="preserve"> </w:t>
      </w:r>
      <w:r w:rsidR="00B415C8">
        <w:rPr>
          <w:lang w:val="en-US"/>
        </w:rPr>
        <w:t>mode</w:t>
      </w:r>
      <w:r w:rsidR="00262754">
        <w:rPr>
          <w:lang w:val="en-US"/>
        </w:rPr>
        <w:t xml:space="preserve"> in the firmware</w:t>
      </w:r>
      <w:r w:rsidR="00B415C8">
        <w:rPr>
          <w:lang w:val="en-US"/>
        </w:rPr>
        <w:t xml:space="preserve"> to </w:t>
      </w:r>
      <w:r w:rsidR="009C1EB8">
        <w:rPr>
          <w:lang w:val="en-US"/>
        </w:rPr>
        <w:t xml:space="preserve">generate photon counts </w:t>
      </w:r>
      <w:r w:rsidR="006446E7">
        <w:rPr>
          <w:lang w:val="en-US"/>
        </w:rPr>
        <w:t>for each pixel</w:t>
      </w:r>
      <w:r>
        <w:rPr>
          <w:lang w:val="en-US"/>
        </w:rPr>
        <w:t xml:space="preserve">. </w:t>
      </w:r>
      <w:r w:rsidR="007942E5">
        <w:rPr>
          <w:lang w:val="en-US"/>
        </w:rPr>
        <w:t>All the</w:t>
      </w:r>
      <w:r w:rsidR="00F21CD4">
        <w:rPr>
          <w:lang w:val="en-US"/>
        </w:rPr>
        <w:t xml:space="preserve"> images in the datasets were collected</w:t>
      </w:r>
      <w:r w:rsidR="007942E5">
        <w:rPr>
          <w:lang w:val="en-US"/>
        </w:rPr>
        <w:t xml:space="preserve"> </w:t>
      </w:r>
      <w:r w:rsidR="00810283">
        <w:rPr>
          <w:lang w:val="en-US"/>
        </w:rPr>
        <w:t>in a dark room</w:t>
      </w:r>
      <w:r w:rsidR="00E37F94">
        <w:rPr>
          <w:lang w:val="en-US"/>
        </w:rPr>
        <w:t xml:space="preserve">. </w:t>
      </w:r>
      <w:r w:rsidR="00E71CEA">
        <w:rPr>
          <w:lang w:val="en-US"/>
        </w:rPr>
        <w:t xml:space="preserve">The training datasets include </w:t>
      </w:r>
      <w:r w:rsidR="00E43E8D">
        <w:rPr>
          <w:lang w:val="en-US"/>
        </w:rPr>
        <w:t>5,000</w:t>
      </w:r>
      <w:r w:rsidR="00E71CEA">
        <w:rPr>
          <w:lang w:val="en-US"/>
        </w:rPr>
        <w:t xml:space="preserve"> </w:t>
      </w:r>
      <w:r w:rsidR="00C46B8B">
        <w:rPr>
          <w:lang w:val="en-US"/>
        </w:rPr>
        <w:t xml:space="preserve">images of </w:t>
      </w:r>
      <w:r w:rsidR="00D64A71">
        <w:rPr>
          <w:lang w:val="en-US"/>
        </w:rPr>
        <w:t xml:space="preserve">10 kinds of </w:t>
      </w:r>
      <w:r w:rsidR="00C46B8B">
        <w:rPr>
          <w:lang w:val="en-US"/>
        </w:rPr>
        <w:t>gestures</w:t>
      </w:r>
      <w:r w:rsidR="00CF5635">
        <w:rPr>
          <w:lang w:val="en-US"/>
        </w:rPr>
        <w:t xml:space="preserve">, where each kind of gestures </w:t>
      </w:r>
      <w:r w:rsidR="00D64A71">
        <w:rPr>
          <w:lang w:val="en-US"/>
        </w:rPr>
        <w:t xml:space="preserve">have </w:t>
      </w:r>
      <w:r w:rsidR="00E43E8D">
        <w:rPr>
          <w:lang w:val="en-US"/>
        </w:rPr>
        <w:t>500</w:t>
      </w:r>
      <w:r w:rsidR="00810D0C">
        <w:rPr>
          <w:lang w:val="en-US"/>
        </w:rPr>
        <w:t xml:space="preserve"> images</w:t>
      </w:r>
      <w:r w:rsidR="00C46B8B">
        <w:rPr>
          <w:lang w:val="en-US"/>
        </w:rPr>
        <w:t>.</w:t>
      </w:r>
      <w:r w:rsidR="00810D0C">
        <w:rPr>
          <w:lang w:val="en-US"/>
        </w:rPr>
        <w:t xml:space="preserve"> </w:t>
      </w:r>
      <w:r w:rsidR="008B7B9C">
        <w:rPr>
          <w:lang w:val="en-US"/>
        </w:rPr>
        <w:t xml:space="preserve">With the same ratio, the test datasets have 1,000 images, with 100 images for each </w:t>
      </w:r>
      <w:r w:rsidR="00A103B8">
        <w:rPr>
          <w:lang w:val="en-US"/>
        </w:rPr>
        <w:t>gesture</w:t>
      </w:r>
      <w:r w:rsidR="008B7B9C">
        <w:rPr>
          <w:lang w:val="en-US"/>
        </w:rPr>
        <w:t xml:space="preserve">. </w:t>
      </w:r>
      <w:r w:rsidR="004855CF">
        <w:rPr>
          <w:lang w:val="en-US"/>
        </w:rPr>
        <w:t xml:space="preserve">Networks in this work were implemented </w:t>
      </w:r>
      <w:r w:rsidR="0001471C">
        <w:rPr>
          <w:lang w:val="en-US"/>
        </w:rPr>
        <w:t>using PyTorch</w:t>
      </w:r>
      <w:r w:rsidR="00886C0D">
        <w:rPr>
          <w:lang w:val="en-US"/>
        </w:rPr>
        <w:t xml:space="preserve">. </w:t>
      </w:r>
      <w:r w:rsidR="0049102E">
        <w:rPr>
          <w:lang w:val="en-US"/>
        </w:rPr>
        <w:t>We utilized Bicubic</w:t>
      </w:r>
      <w:r w:rsidR="00C55973">
        <w:rPr>
          <w:lang w:val="en-US"/>
        </w:rPr>
        <w:t xml:space="preserve"> </w:t>
      </w:r>
      <w:r w:rsidR="00E702F8">
        <w:rPr>
          <w:lang w:val="en-US"/>
        </w:rPr>
        <w:t xml:space="preserve">interpolation </w:t>
      </w:r>
      <w:r w:rsidR="0042214D">
        <w:rPr>
          <w:lang w:val="en-US"/>
        </w:rPr>
        <w:fldChar w:fldCharType="begin"/>
      </w:r>
      <w:r w:rsidR="0042214D">
        <w:rPr>
          <w:lang w:val="en-US"/>
        </w:rPr>
        <w:instrText xml:space="preserve"> ADDIN ZOTERO_ITEM CSL_CITATION {"citationID":"xra6AYMx","properties":{"formattedCitation":"[9]","plainCitation":"[9]","noteIndex":0},"citationItems":[{"id":12,"uris":["http://zotero.org/users/local/pZQP22be/items/DSHITHEA"],"itemData":{"id":12,"type":"document","title":"OpenCV: Geometric Image Transformations","URL":"https://docs.opencv.org/4.x/da/d6e/tutorial_py_geometric_transformations.html"}}],"schema":"https://github.com/citation-style-language/schema/raw/master/csl-citation.json"} </w:instrText>
      </w:r>
      <w:r w:rsidR="0042214D">
        <w:rPr>
          <w:lang w:val="en-US"/>
        </w:rPr>
        <w:fldChar w:fldCharType="separate"/>
      </w:r>
      <w:r w:rsidR="0042214D">
        <w:rPr>
          <w:noProof/>
          <w:lang w:val="en-US"/>
        </w:rPr>
        <w:t>[9]</w:t>
      </w:r>
      <w:r w:rsidR="0042214D">
        <w:rPr>
          <w:lang w:val="en-US"/>
        </w:rPr>
        <w:fldChar w:fldCharType="end"/>
      </w:r>
      <w:r w:rsidR="00E702F8">
        <w:rPr>
          <w:lang w:val="en-US"/>
        </w:rPr>
        <w:t>method</w:t>
      </w:r>
      <w:r w:rsidR="0049102E">
        <w:rPr>
          <w:lang w:val="en-US"/>
        </w:rPr>
        <w:t xml:space="preserve"> </w:t>
      </w:r>
      <w:r w:rsidR="005B76F5">
        <w:rPr>
          <w:lang w:val="en-US"/>
        </w:rPr>
        <w:t>from OpenCV to enhance the spatial resolution</w:t>
      </w:r>
      <w:r w:rsidR="00021C79">
        <w:rPr>
          <w:lang w:val="en-US"/>
        </w:rPr>
        <w:t xml:space="preserve"> from 4</w:t>
      </w:r>
      <w:r w:rsidR="00021C79">
        <w:rPr>
          <w:lang w:val="en-US"/>
        </w:rPr>
        <w:sym w:font="Symbol" w:char="F0B4"/>
      </w:r>
      <w:r w:rsidR="00021C79">
        <w:rPr>
          <w:lang w:val="en-US"/>
        </w:rPr>
        <w:t>4 to 25</w:t>
      </w:r>
      <w:r w:rsidR="00021C79">
        <w:rPr>
          <w:lang w:val="en-US"/>
        </w:rPr>
        <w:sym w:font="Symbol" w:char="F0B4"/>
      </w:r>
      <w:r w:rsidR="00021C79">
        <w:rPr>
          <w:lang w:val="en-US"/>
        </w:rPr>
        <w:t>25</w:t>
      </w:r>
      <w:r w:rsidR="005B76F5">
        <w:rPr>
          <w:lang w:val="en-US"/>
        </w:rPr>
        <w:t xml:space="preserve"> yet </w:t>
      </w:r>
      <w:r w:rsidR="00E50476">
        <w:rPr>
          <w:lang w:val="en-US"/>
        </w:rPr>
        <w:t>try to keep high fidelity</w:t>
      </w:r>
      <w:r w:rsidR="005B125C">
        <w:rPr>
          <w:lang w:val="en-US"/>
        </w:rPr>
        <w:t>.</w:t>
      </w:r>
      <w:r w:rsidR="002808A4">
        <w:rPr>
          <w:lang w:val="en-US"/>
        </w:rPr>
        <w:t xml:space="preserve"> During the training phase, </w:t>
      </w:r>
      <w:r w:rsidR="002B0A72">
        <w:rPr>
          <w:lang w:val="en-US"/>
        </w:rPr>
        <w:t>norma</w:t>
      </w:r>
      <w:r w:rsidR="00066934">
        <w:rPr>
          <w:lang w:val="en-US"/>
        </w:rPr>
        <w:t>lized images</w:t>
      </w:r>
      <w:r w:rsidR="003D66B4">
        <w:rPr>
          <w:lang w:val="en-US"/>
        </w:rPr>
        <w:t xml:space="preserve"> </w:t>
      </w:r>
      <w:r w:rsidR="00C51DE9">
        <w:rPr>
          <w:lang w:val="en-US"/>
        </w:rPr>
        <w:t xml:space="preserve">in each batch </w:t>
      </w:r>
      <w:r w:rsidR="000B4C98">
        <w:rPr>
          <w:lang w:val="en-US"/>
        </w:rPr>
        <w:t xml:space="preserve">were encoded </w:t>
      </w:r>
      <w:r w:rsidR="002C5A89">
        <w:rPr>
          <w:lang w:val="en-US"/>
        </w:rPr>
        <w:t xml:space="preserve">as </w:t>
      </w:r>
      <w:r w:rsidR="00DA5DBA">
        <w:rPr>
          <w:lang w:val="en-US"/>
        </w:rPr>
        <w:t xml:space="preserve">Poisson </w:t>
      </w:r>
      <w:r w:rsidR="002C5A89">
        <w:rPr>
          <w:lang w:val="en-US"/>
        </w:rPr>
        <w:t xml:space="preserve">spike </w:t>
      </w:r>
      <w:r w:rsidR="00501F31">
        <w:rPr>
          <w:lang w:val="en-US"/>
        </w:rPr>
        <w:t>train</w:t>
      </w:r>
      <w:r w:rsidR="002C5A89">
        <w:rPr>
          <w:lang w:val="en-US"/>
        </w:rPr>
        <w:t xml:space="preserve"> </w:t>
      </w:r>
      <w:r w:rsidR="006A0FE6">
        <w:rPr>
          <w:lang w:val="en-US"/>
        </w:rPr>
        <w:t xml:space="preserve">with </w:t>
      </w:r>
      <w:r w:rsidR="00540FE8">
        <w:rPr>
          <w:lang w:val="en-US"/>
        </w:rPr>
        <w:t>8 timesteps</w:t>
      </w:r>
      <w:r w:rsidR="00E85204">
        <w:rPr>
          <w:lang w:val="en-US"/>
        </w:rPr>
        <w:t xml:space="preserve">, using </w:t>
      </w:r>
      <w:r w:rsidR="00EB0003">
        <w:rPr>
          <w:lang w:val="en-US"/>
        </w:rPr>
        <w:t>rate</w:t>
      </w:r>
      <w:r w:rsidR="00E85204">
        <w:rPr>
          <w:lang w:val="en-US"/>
        </w:rPr>
        <w:t xml:space="preserve"> encoding </w:t>
      </w:r>
      <w:r w:rsidR="00AE7D28">
        <w:rPr>
          <w:lang w:val="en-US"/>
        </w:rPr>
        <w:fldChar w:fldCharType="begin"/>
      </w:r>
      <w:r w:rsidR="00AE7D28">
        <w:rPr>
          <w:lang w:val="en-US"/>
        </w:rPr>
        <w:instrText xml:space="preserve"> ADDIN ZOTERO_ITEM CSL_CITATION {"citationID":"aQOPQP8K","properties":{"formattedCitation":"[10]","plainCitation":"[10]","noteIndex":0},"citationItems":[{"id":14,"uris":["http://zotero.org/users/local/pZQP22be/items/WLLPSIP2"],"itemData":{"id":14,"type":"article-journal","container-title":"The Journal of physiology","issue":"4","note":"publisher: Wiley-Blackwell","page":"465","title":"The impulses produced by sensory nerve endings: Part 3. Impulses set up by Touch and Pressure","volume":"61","author":[{"family":"Adrian","given":"Edgar D"},{"family":"Zotterman","given":"Yngve"}],"issued":{"date-parts":[["1926"]]}}}],"schema":"https://github.com/citation-style-language/schema/raw/master/csl-citation.json"} </w:instrText>
      </w:r>
      <w:r w:rsidR="00AE7D28">
        <w:rPr>
          <w:lang w:val="en-US"/>
        </w:rPr>
        <w:fldChar w:fldCharType="separate"/>
      </w:r>
      <w:r w:rsidR="00AE7D28">
        <w:rPr>
          <w:noProof/>
          <w:lang w:val="en-US"/>
        </w:rPr>
        <w:t>[10]</w:t>
      </w:r>
      <w:r w:rsidR="00AE7D28">
        <w:rPr>
          <w:lang w:val="en-US"/>
        </w:rPr>
        <w:fldChar w:fldCharType="end"/>
      </w:r>
      <w:r w:rsidR="00A02BA6">
        <w:rPr>
          <w:lang w:val="en-US"/>
        </w:rPr>
        <w:t xml:space="preserve">. </w:t>
      </w:r>
      <w:r w:rsidR="00E85204">
        <w:rPr>
          <w:lang w:val="en-US"/>
        </w:rPr>
        <w:t>W</w:t>
      </w:r>
      <w:r w:rsidR="00A103B8">
        <w:rPr>
          <w:lang w:val="en-US"/>
        </w:rPr>
        <w:t>e used early stopping strategy with 20 epoch patients to avoid over-fitting. Adam is the optimizer</w:t>
      </w:r>
      <w:r w:rsidR="008B7B9C">
        <w:rPr>
          <w:lang w:val="en-US"/>
        </w:rPr>
        <w:t>.</w:t>
      </w:r>
      <w:r w:rsidR="00912D2D">
        <w:rPr>
          <w:lang w:val="en-US"/>
        </w:rPr>
        <w:t xml:space="preserve"> The learning rate is 10</w:t>
      </w:r>
      <w:r w:rsidR="00912D2D">
        <w:rPr>
          <w:lang w:val="en-US"/>
        </w:rPr>
        <w:softHyphen/>
      </w:r>
      <w:r w:rsidR="00912D2D">
        <w:rPr>
          <w:vertAlign w:val="superscript"/>
          <w:lang w:val="en-US"/>
        </w:rPr>
        <w:t>-3</w:t>
      </w:r>
      <w:r w:rsidR="00912D2D">
        <w:rPr>
          <w:lang w:val="en-US"/>
        </w:rPr>
        <w:t xml:space="preserve">. </w:t>
      </w:r>
      <w:r w:rsidR="00864650">
        <w:rPr>
          <w:lang w:val="en-US"/>
        </w:rPr>
        <w:t>Cross-entropy is the loss function.</w:t>
      </w:r>
    </w:p>
    <w:p w14:paraId="34E4BB3E" w14:textId="77777777" w:rsidR="007E1CC3" w:rsidRDefault="00D73219" w:rsidP="007E1CC3">
      <w:pPr>
        <w:keepNext/>
        <w:jc w:val="both"/>
      </w:pPr>
      <w:r>
        <w:rPr>
          <w:noProof/>
          <w:lang w:val="en-US"/>
        </w:rPr>
        <w:drawing>
          <wp:inline distT="0" distB="0" distL="0" distR="0" wp14:anchorId="4285CDC1" wp14:editId="7C6FEBF3">
            <wp:extent cx="4014061" cy="3042920"/>
            <wp:effectExtent l="0" t="0" r="0" b="5080"/>
            <wp:docPr id="137972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24402" name="Picture 1379724402"/>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1437" cy="3063672"/>
                    </a:xfrm>
                    <a:prstGeom prst="rect">
                      <a:avLst/>
                    </a:prstGeom>
                  </pic:spPr>
                </pic:pic>
              </a:graphicData>
            </a:graphic>
          </wp:inline>
        </w:drawing>
      </w:r>
    </w:p>
    <w:p w14:paraId="0FA52A67" w14:textId="185CFC76" w:rsidR="00E80251" w:rsidRDefault="007E1CC3" w:rsidP="007E1CC3">
      <w:pPr>
        <w:pStyle w:val="Caption"/>
        <w:jc w:val="both"/>
        <w:rPr>
          <w:lang w:val="en-US"/>
        </w:rPr>
      </w:pPr>
      <w:r>
        <w:t xml:space="preserve">Figure </w:t>
      </w:r>
      <w:fldSimple w:instr=" SEQ Figure \* ARABIC ">
        <w:r>
          <w:rPr>
            <w:noProof/>
          </w:rPr>
          <w:t>1</w:t>
        </w:r>
      </w:fldSimple>
      <w:r>
        <w:t xml:space="preserve">. Training and validation accuracy over epochs. </w:t>
      </w:r>
      <w:r w:rsidR="00073B15">
        <w:t xml:space="preserve">CNN, SCNN, and SMLP terminate training at </w:t>
      </w:r>
      <w:r w:rsidR="00B50EA7">
        <w:t>58, 48, and 93</w:t>
      </w:r>
      <w:r w:rsidR="00073B15">
        <w:t xml:space="preserve"> </w:t>
      </w:r>
      <w:r w:rsidR="00FA6340">
        <w:t>epochs,</w:t>
      </w:r>
      <w:r w:rsidR="00073B15">
        <w:t xml:space="preserve"> respectively.</w:t>
      </w:r>
    </w:p>
    <w:p w14:paraId="21B85557" w14:textId="74B0407F" w:rsidR="00E71CEA" w:rsidRPr="00912D2D" w:rsidRDefault="00E80251" w:rsidP="00530751">
      <w:pPr>
        <w:jc w:val="both"/>
        <w:rPr>
          <w:lang w:val="en-US"/>
        </w:rPr>
      </w:pPr>
      <w:r>
        <w:rPr>
          <w:lang w:val="en-US"/>
        </w:rPr>
        <w:t>Two types of SNNs, SCNN and SMLP were constructed to investigate their d</w:t>
      </w:r>
      <w:r w:rsidRPr="00DC3D2E">
        <w:rPr>
          <w:lang w:val="en-US"/>
        </w:rPr>
        <w:t>ifferentiation</w:t>
      </w:r>
      <w:r>
        <w:rPr>
          <w:lang w:val="en-US"/>
        </w:rPr>
        <w:t xml:space="preserve"> in term of performance. </w:t>
      </w:r>
      <w:r w:rsidR="00B922F7">
        <w:rPr>
          <w:lang w:val="en-US"/>
        </w:rPr>
        <w:t>In</w:t>
      </w:r>
      <w:r w:rsidR="002B78EE">
        <w:rPr>
          <w:lang w:val="en-US"/>
        </w:rPr>
        <w:t xml:space="preserve"> SCNN, b</w:t>
      </w:r>
      <w:r w:rsidR="008569A1">
        <w:rPr>
          <w:lang w:val="en-US"/>
        </w:rPr>
        <w:t xml:space="preserve">atch normalization </w:t>
      </w:r>
      <w:r w:rsidR="0083578E">
        <w:rPr>
          <w:lang w:val="en-US"/>
        </w:rPr>
        <w:t xml:space="preserve">follows each convolutional </w:t>
      </w:r>
      <w:r w:rsidR="00131181">
        <w:rPr>
          <w:lang w:val="en-US"/>
        </w:rPr>
        <w:t xml:space="preserve">layer to </w:t>
      </w:r>
      <w:r w:rsidR="0023065E">
        <w:rPr>
          <w:lang w:val="en-US"/>
        </w:rPr>
        <w:t>accelerate</w:t>
      </w:r>
      <w:r w:rsidR="00137CC5">
        <w:rPr>
          <w:lang w:val="en-US"/>
        </w:rPr>
        <w:t xml:space="preserve"> the training</w:t>
      </w:r>
      <w:r w:rsidR="0023065E">
        <w:rPr>
          <w:lang w:val="en-US"/>
        </w:rPr>
        <w:t xml:space="preserve"> </w:t>
      </w:r>
      <w:r w:rsidR="00832DC2">
        <w:rPr>
          <w:lang w:val="en-US"/>
        </w:rPr>
        <w:t>convergence</w:t>
      </w:r>
      <w:r w:rsidR="00601113">
        <w:rPr>
          <w:lang w:val="en-US"/>
        </w:rPr>
        <w:t>.</w:t>
      </w:r>
      <w:r w:rsidR="0083578E" w:rsidRPr="0083578E">
        <w:rPr>
          <w:lang w:val="en-US"/>
        </w:rPr>
        <w:t xml:space="preserve"> </w:t>
      </w:r>
      <w:r w:rsidR="0083578E" w:rsidRPr="0023440D">
        <w:rPr>
          <w:lang w:val="en-US"/>
        </w:rPr>
        <w:t>Leaky Integrate-and-Fire</w:t>
      </w:r>
      <w:r w:rsidR="0083578E">
        <w:rPr>
          <w:lang w:val="en-US"/>
        </w:rPr>
        <w:t xml:space="preserve"> (LIF) neuro was adopted as the activation function.</w:t>
      </w:r>
      <w:r w:rsidR="004F6BC3">
        <w:rPr>
          <w:lang w:val="en-US"/>
        </w:rPr>
        <w:t xml:space="preserve"> </w:t>
      </w:r>
      <w:r w:rsidR="00F41890">
        <w:rPr>
          <w:lang w:val="en-US"/>
        </w:rPr>
        <w:t>Besides,</w:t>
      </w:r>
      <w:r w:rsidR="008D161F">
        <w:rPr>
          <w:lang w:val="en-US"/>
        </w:rPr>
        <w:t xml:space="preserve"> </w:t>
      </w:r>
      <w:r w:rsidR="00724219">
        <w:rPr>
          <w:lang w:val="en-US"/>
        </w:rPr>
        <w:t>SMLP</w:t>
      </w:r>
      <w:r w:rsidR="00B53619">
        <w:rPr>
          <w:lang w:val="en-US"/>
        </w:rPr>
        <w:t xml:space="preserve"> </w:t>
      </w:r>
      <w:r w:rsidR="008E3D2B">
        <w:rPr>
          <w:lang w:val="en-US"/>
        </w:rPr>
        <w:t xml:space="preserve">includes </w:t>
      </w:r>
      <w:r w:rsidR="0009059B">
        <w:rPr>
          <w:lang w:val="en-US"/>
        </w:rPr>
        <w:t>t</w:t>
      </w:r>
      <w:r w:rsidR="00736A91">
        <w:rPr>
          <w:lang w:val="en-US"/>
        </w:rPr>
        <w:t xml:space="preserve">wo </w:t>
      </w:r>
      <w:r w:rsidR="00253B18">
        <w:rPr>
          <w:lang w:val="en-US"/>
        </w:rPr>
        <w:t>fully connected</w:t>
      </w:r>
      <w:r w:rsidR="0095297E">
        <w:rPr>
          <w:lang w:val="en-US"/>
        </w:rPr>
        <w:t xml:space="preserve"> layer </w:t>
      </w:r>
      <w:r w:rsidR="00BB729D">
        <w:rPr>
          <w:lang w:val="en-US"/>
        </w:rPr>
        <w:t xml:space="preserve">followed by </w:t>
      </w:r>
      <w:r w:rsidR="005A0A60">
        <w:rPr>
          <w:lang w:val="en-US"/>
        </w:rPr>
        <w:t>drop-off</w:t>
      </w:r>
      <w:r w:rsidR="00025134">
        <w:rPr>
          <w:lang w:val="en-US"/>
        </w:rPr>
        <w:t xml:space="preserve"> </w:t>
      </w:r>
      <w:r w:rsidR="00704928">
        <w:rPr>
          <w:lang w:val="en-US"/>
        </w:rPr>
        <w:t xml:space="preserve">modules to </w:t>
      </w:r>
      <w:r w:rsidR="00FF4CF1">
        <w:rPr>
          <w:lang w:val="en-US"/>
        </w:rPr>
        <w:t xml:space="preserve">alleviate </w:t>
      </w:r>
      <w:r w:rsidR="003C69D1">
        <w:rPr>
          <w:lang w:val="en-US"/>
        </w:rPr>
        <w:t>overfitting</w:t>
      </w:r>
      <w:r w:rsidR="008D161F">
        <w:rPr>
          <w:lang w:val="en-US"/>
        </w:rPr>
        <w:t>.</w:t>
      </w:r>
      <w:r w:rsidR="00351C96">
        <w:rPr>
          <w:lang w:val="en-US"/>
        </w:rPr>
        <w:t xml:space="preserve"> Details of the architectures are depicted in </w:t>
      </w:r>
      <w:r w:rsidR="00351C96" w:rsidRPr="00253B18">
        <w:rPr>
          <w:color w:val="FF0000"/>
          <w:lang w:val="en-US"/>
        </w:rPr>
        <w:t>Fig</w:t>
      </w:r>
      <w:r w:rsidR="00351C96">
        <w:rPr>
          <w:lang w:val="en-US"/>
        </w:rPr>
        <w:t>.</w:t>
      </w:r>
      <w:r w:rsidR="003C6EF9">
        <w:rPr>
          <w:lang w:val="en-US"/>
        </w:rPr>
        <w:t xml:space="preserve"> </w:t>
      </w:r>
      <w:r w:rsidR="004667AC">
        <w:rPr>
          <w:lang w:val="en-US"/>
        </w:rPr>
        <w:t>We</w:t>
      </w:r>
      <w:r w:rsidR="00BF14E6">
        <w:rPr>
          <w:lang w:val="en-US"/>
        </w:rPr>
        <w:t xml:space="preserve"> also</w:t>
      </w:r>
      <w:r w:rsidR="004667AC">
        <w:rPr>
          <w:lang w:val="en-US"/>
        </w:rPr>
        <w:t xml:space="preserve"> </w:t>
      </w:r>
      <w:r w:rsidR="00B16470">
        <w:rPr>
          <w:lang w:val="en-US"/>
        </w:rPr>
        <w:t>designed</w:t>
      </w:r>
      <w:r w:rsidR="004667AC">
        <w:rPr>
          <w:lang w:val="en-US"/>
        </w:rPr>
        <w:t xml:space="preserve"> a</w:t>
      </w:r>
      <w:r w:rsidR="000F3411">
        <w:rPr>
          <w:lang w:val="en-US"/>
        </w:rPr>
        <w:t xml:space="preserve"> vanilla</w:t>
      </w:r>
      <w:r w:rsidR="004667AC">
        <w:rPr>
          <w:lang w:val="en-US"/>
        </w:rPr>
        <w:t xml:space="preserve"> CNN </w:t>
      </w:r>
      <w:r w:rsidR="00237377">
        <w:rPr>
          <w:lang w:val="en-US"/>
        </w:rPr>
        <w:t xml:space="preserve">with the same training strategies and </w:t>
      </w:r>
      <w:r w:rsidR="002A455E">
        <w:rPr>
          <w:lang w:val="en-US"/>
        </w:rPr>
        <w:t xml:space="preserve">network topology </w:t>
      </w:r>
      <w:r w:rsidR="00BE366A">
        <w:rPr>
          <w:lang w:val="en-US"/>
        </w:rPr>
        <w:t xml:space="preserve">to </w:t>
      </w:r>
      <w:r w:rsidR="00CC225F">
        <w:rPr>
          <w:lang w:val="en-US"/>
        </w:rPr>
        <w:t>compare the</w:t>
      </w:r>
      <w:r w:rsidR="0026624E">
        <w:rPr>
          <w:lang w:val="en-US"/>
        </w:rPr>
        <w:t xml:space="preserve"> training</w:t>
      </w:r>
      <w:r w:rsidR="00CC225F">
        <w:rPr>
          <w:lang w:val="en-US"/>
        </w:rPr>
        <w:t xml:space="preserve"> </w:t>
      </w:r>
      <w:r w:rsidR="007406EE">
        <w:rPr>
          <w:lang w:val="en-US"/>
        </w:rPr>
        <w:t xml:space="preserve">performance </w:t>
      </w:r>
      <w:r w:rsidR="00E12BBF">
        <w:rPr>
          <w:lang w:val="en-US"/>
        </w:rPr>
        <w:t>versus</w:t>
      </w:r>
      <w:r w:rsidR="000B59AD">
        <w:rPr>
          <w:lang w:val="en-US"/>
        </w:rPr>
        <w:t xml:space="preserve"> the</w:t>
      </w:r>
      <w:r w:rsidR="00E12BBF">
        <w:rPr>
          <w:lang w:val="en-US"/>
        </w:rPr>
        <w:t xml:space="preserve"> SNN</w:t>
      </w:r>
      <w:r w:rsidR="00BB7965">
        <w:rPr>
          <w:lang w:val="en-US"/>
        </w:rPr>
        <w:t>s</w:t>
      </w:r>
      <w:r w:rsidR="004667AC">
        <w:rPr>
          <w:lang w:val="en-US"/>
        </w:rPr>
        <w:t xml:space="preserve">. </w:t>
      </w:r>
      <w:r w:rsidR="00041AB1">
        <w:rPr>
          <w:lang w:val="en-US"/>
        </w:rPr>
        <w:t xml:space="preserve">As shown in </w:t>
      </w:r>
      <w:r w:rsidR="00041AB1" w:rsidRPr="00041AB1">
        <w:rPr>
          <w:color w:val="FF0000"/>
          <w:lang w:val="en-US"/>
        </w:rPr>
        <w:t>Fig</w:t>
      </w:r>
      <w:r w:rsidR="00041AB1">
        <w:rPr>
          <w:lang w:val="en-US"/>
        </w:rPr>
        <w:t xml:space="preserve">., </w:t>
      </w:r>
      <w:r w:rsidR="008527F2">
        <w:rPr>
          <w:lang w:val="en-US"/>
        </w:rPr>
        <w:t xml:space="preserve">the </w:t>
      </w:r>
      <w:r w:rsidR="008527F2">
        <w:rPr>
          <w:lang w:val="en-US"/>
        </w:rPr>
        <w:t>vanilla</w:t>
      </w:r>
      <w:r w:rsidR="008527F2">
        <w:rPr>
          <w:lang w:val="en-US"/>
        </w:rPr>
        <w:t xml:space="preserve"> </w:t>
      </w:r>
      <w:r w:rsidR="00B86D81">
        <w:rPr>
          <w:lang w:val="en-US"/>
        </w:rPr>
        <w:t xml:space="preserve">CNN shows faster </w:t>
      </w:r>
      <w:r w:rsidR="00150666">
        <w:rPr>
          <w:lang w:val="en-US"/>
        </w:rPr>
        <w:t>convergence than SCNN and SMLP</w:t>
      </w:r>
      <w:r w:rsidR="00041AB1">
        <w:rPr>
          <w:lang w:val="en-US"/>
        </w:rPr>
        <w:t>.</w:t>
      </w:r>
      <w:r w:rsidR="00CF2BF5">
        <w:rPr>
          <w:lang w:val="en-US"/>
        </w:rPr>
        <w:t xml:space="preserve"> And the</w:t>
      </w:r>
      <w:r w:rsidR="005215A9">
        <w:rPr>
          <w:lang w:val="en-US"/>
        </w:rPr>
        <w:t xml:space="preserve"> final</w:t>
      </w:r>
      <w:r w:rsidR="00CF2BF5">
        <w:rPr>
          <w:lang w:val="en-US"/>
        </w:rPr>
        <w:t xml:space="preserve"> accuracy </w:t>
      </w:r>
      <w:r w:rsidR="00954823">
        <w:rPr>
          <w:lang w:val="en-US"/>
        </w:rPr>
        <w:t>of</w:t>
      </w:r>
      <w:r w:rsidR="006817A2">
        <w:rPr>
          <w:lang w:val="en-US"/>
        </w:rPr>
        <w:t xml:space="preserve"> three </w:t>
      </w:r>
      <w:r w:rsidR="007A51C9">
        <w:rPr>
          <w:lang w:val="en-US"/>
        </w:rPr>
        <w:t>networks</w:t>
      </w:r>
      <w:r w:rsidR="009B473F">
        <w:rPr>
          <w:lang w:val="en-US"/>
        </w:rPr>
        <w:t xml:space="preserve"> </w:t>
      </w:r>
      <w:r w:rsidR="000244BD">
        <w:rPr>
          <w:lang w:val="en-US"/>
        </w:rPr>
        <w:t>is</w:t>
      </w:r>
      <w:r w:rsidR="00614B6F">
        <w:rPr>
          <w:lang w:val="en-US"/>
        </w:rPr>
        <w:t xml:space="preserve"> </w:t>
      </w:r>
      <w:r w:rsidR="002F54CA">
        <w:rPr>
          <w:lang w:val="en-US"/>
        </w:rPr>
        <w:t>nearly same</w:t>
      </w:r>
      <w:r w:rsidR="00414CCC">
        <w:rPr>
          <w:lang w:val="en-US"/>
        </w:rPr>
        <w:t>.</w:t>
      </w:r>
      <w:r w:rsidR="00954823">
        <w:rPr>
          <w:lang w:val="en-US"/>
        </w:rPr>
        <w:t xml:space="preserve"> </w:t>
      </w:r>
    </w:p>
    <w:p w14:paraId="0B55F561" w14:textId="77777777" w:rsidR="00DE2C3C" w:rsidRDefault="00DE2C3C" w:rsidP="00530751">
      <w:pPr>
        <w:jc w:val="both"/>
        <w:rPr>
          <w:lang w:val="en-US"/>
        </w:rPr>
      </w:pPr>
    </w:p>
    <w:p w14:paraId="24B299E8" w14:textId="487E8648" w:rsidR="00DE2C3C" w:rsidRDefault="00DE2C3C" w:rsidP="00530751">
      <w:pPr>
        <w:pStyle w:val="Heading2"/>
        <w:jc w:val="both"/>
        <w:rPr>
          <w:lang w:val="en-US"/>
        </w:rPr>
      </w:pPr>
      <w:r>
        <w:rPr>
          <w:lang w:val="en-US"/>
        </w:rPr>
        <w:t>Evaluation</w:t>
      </w:r>
      <w:r w:rsidR="00EC0E37">
        <w:rPr>
          <w:lang w:val="en-US"/>
        </w:rPr>
        <w:t xml:space="preserve"> on Test Datasets</w:t>
      </w:r>
    </w:p>
    <w:p w14:paraId="35188B1F" w14:textId="0AF281E3" w:rsidR="00DE2C3C" w:rsidRDefault="0044709C" w:rsidP="00530751">
      <w:pPr>
        <w:jc w:val="both"/>
        <w:rPr>
          <w:lang w:val="en-US"/>
        </w:rPr>
      </w:pPr>
      <w:r>
        <w:rPr>
          <w:lang w:val="en-US"/>
        </w:rPr>
        <w:t xml:space="preserve">We used confusion matrix to evaluate the accuracy of classification of three </w:t>
      </w:r>
      <w:r w:rsidR="00B73180">
        <w:rPr>
          <w:lang w:val="en-US"/>
        </w:rPr>
        <w:t>networks.</w:t>
      </w:r>
      <w:r w:rsidR="000244BD">
        <w:rPr>
          <w:lang w:val="en-US"/>
        </w:rPr>
        <w:t xml:space="preserve"> As shown in </w:t>
      </w:r>
      <w:r w:rsidR="000244BD" w:rsidRPr="000244BD">
        <w:rPr>
          <w:color w:val="FF0000"/>
          <w:lang w:val="en-US"/>
        </w:rPr>
        <w:t>Fig</w:t>
      </w:r>
      <w:r w:rsidR="002E4B20">
        <w:rPr>
          <w:lang w:val="en-US"/>
        </w:rPr>
        <w:t xml:space="preserve">, </w:t>
      </w:r>
      <w:r w:rsidR="00EC59AE">
        <w:rPr>
          <w:lang w:val="en-US"/>
        </w:rPr>
        <w:t>CNN</w:t>
      </w:r>
      <w:r w:rsidR="000244BD">
        <w:rPr>
          <w:lang w:val="en-US"/>
        </w:rPr>
        <w:t>.</w:t>
      </w:r>
    </w:p>
    <w:p w14:paraId="0D4A595D" w14:textId="77777777" w:rsidR="00EF4254" w:rsidRDefault="00EF4254" w:rsidP="00530751">
      <w:pPr>
        <w:jc w:val="both"/>
        <w:rPr>
          <w:lang w:val="en-US"/>
        </w:rPr>
      </w:pPr>
    </w:p>
    <w:p w14:paraId="0B04F5D2" w14:textId="6C41C380" w:rsidR="00DE2C3C" w:rsidRDefault="00DE2C3C" w:rsidP="00530751">
      <w:pPr>
        <w:pStyle w:val="Heading2"/>
        <w:jc w:val="both"/>
        <w:rPr>
          <w:lang w:val="en-US"/>
        </w:rPr>
      </w:pPr>
      <w:r>
        <w:rPr>
          <w:lang w:val="en-US"/>
        </w:rPr>
        <w:lastRenderedPageBreak/>
        <w:t>Conclusion</w:t>
      </w:r>
    </w:p>
    <w:p w14:paraId="650DE92D" w14:textId="77777777" w:rsidR="003327A0" w:rsidRDefault="003327A0" w:rsidP="003327A0">
      <w:pPr>
        <w:rPr>
          <w:lang w:val="en-US"/>
        </w:rPr>
      </w:pPr>
    </w:p>
    <w:p w14:paraId="251A4C70" w14:textId="77777777" w:rsidR="00864E5A" w:rsidRDefault="00864E5A" w:rsidP="003327A0">
      <w:pPr>
        <w:rPr>
          <w:lang w:val="en-US"/>
        </w:rPr>
      </w:pPr>
    </w:p>
    <w:p w14:paraId="19CC9D10" w14:textId="77777777" w:rsidR="00864E5A" w:rsidRDefault="00864E5A" w:rsidP="003327A0">
      <w:pPr>
        <w:rPr>
          <w:lang w:val="en-US"/>
        </w:rPr>
      </w:pPr>
    </w:p>
    <w:p w14:paraId="1381EF51" w14:textId="77777777" w:rsidR="00105850" w:rsidRDefault="003327A0" w:rsidP="00105850">
      <w:pPr>
        <w:pStyle w:val="Bibliography"/>
        <w:rPr>
          <w:lang w:val="en-US"/>
        </w:rPr>
      </w:pPr>
      <w:r>
        <w:rPr>
          <w:lang w:val="en-US"/>
        </w:rPr>
        <w:t>Reference</w:t>
      </w:r>
    </w:p>
    <w:p w14:paraId="33DAC099" w14:textId="77777777" w:rsidR="00AE7D28" w:rsidRPr="00AE7D28" w:rsidRDefault="00105850" w:rsidP="00AE7D28">
      <w:pPr>
        <w:pStyle w:val="Bibliography"/>
        <w:rPr>
          <w:rFonts w:ascii="Calibri Light" w:hAnsiTheme="majorHAnsi" w:cs="Calibri Light"/>
          <w:color w:val="000000"/>
          <w:sz w:val="26"/>
        </w:rPr>
      </w:pPr>
      <w:r w:rsidRPr="00F346A6">
        <w:rPr>
          <w:color w:val="000000" w:themeColor="text1"/>
          <w:lang w:val="en-US"/>
        </w:rPr>
        <w:fldChar w:fldCharType="begin"/>
      </w:r>
      <w:r w:rsidR="00DA5DBA">
        <w:rPr>
          <w:color w:val="000000" w:themeColor="text1"/>
          <w:lang w:val="en-US"/>
        </w:rPr>
        <w:instrText xml:space="preserve"> ADDIN ZOTERO_BIBL {"uncited":[],"omitted":[],"custom":[]} CSL_BIBLIOGRAPHY </w:instrText>
      </w:r>
      <w:r w:rsidRPr="00F346A6">
        <w:rPr>
          <w:color w:val="000000" w:themeColor="text1"/>
          <w:lang w:val="en-US"/>
        </w:rPr>
        <w:fldChar w:fldCharType="separate"/>
      </w:r>
      <w:r w:rsidR="00AE7D28" w:rsidRPr="00AE7D28">
        <w:rPr>
          <w:rFonts w:ascii="Calibri Light" w:hAnsiTheme="majorHAnsi" w:cs="Calibri Light"/>
          <w:color w:val="000000"/>
          <w:sz w:val="26"/>
        </w:rPr>
        <w:t>[1]</w:t>
      </w:r>
      <w:r w:rsidR="00AE7D28" w:rsidRPr="00AE7D28">
        <w:rPr>
          <w:rFonts w:ascii="Calibri Light" w:hAnsiTheme="majorHAnsi" w:cs="Calibri Light"/>
          <w:color w:val="000000"/>
          <w:sz w:val="26"/>
        </w:rPr>
        <w:tab/>
        <w:t xml:space="preserve">J. Pei </w:t>
      </w:r>
      <w:r w:rsidR="00AE7D28" w:rsidRPr="00AE7D28">
        <w:rPr>
          <w:rFonts w:ascii="Calibri Light" w:hAnsiTheme="majorHAnsi" w:cs="Calibri Light"/>
          <w:i/>
          <w:iCs/>
          <w:color w:val="000000"/>
          <w:sz w:val="26"/>
        </w:rPr>
        <w:t>et al.</w:t>
      </w:r>
      <w:r w:rsidR="00AE7D28" w:rsidRPr="00AE7D28">
        <w:rPr>
          <w:rFonts w:ascii="Calibri Light" w:hAnsiTheme="majorHAnsi" w:cs="Calibri Light"/>
          <w:color w:val="000000"/>
          <w:sz w:val="26"/>
        </w:rPr>
        <w:t xml:space="preserve">, ‘Towards artificial general intelligence with hybrid Tianjic chip architecture’, </w:t>
      </w:r>
      <w:r w:rsidR="00AE7D28" w:rsidRPr="00AE7D28">
        <w:rPr>
          <w:rFonts w:ascii="Calibri Light" w:hAnsiTheme="majorHAnsi" w:cs="Calibri Light"/>
          <w:i/>
          <w:iCs/>
          <w:color w:val="000000"/>
          <w:sz w:val="26"/>
        </w:rPr>
        <w:t>Nature</w:t>
      </w:r>
      <w:r w:rsidR="00AE7D28" w:rsidRPr="00AE7D28">
        <w:rPr>
          <w:rFonts w:ascii="Calibri Light" w:hAnsiTheme="majorHAnsi" w:cs="Calibri Light"/>
          <w:color w:val="000000"/>
          <w:sz w:val="26"/>
        </w:rPr>
        <w:t>, vol. 572, no. 7767, pp. 106–111, 2019.</w:t>
      </w:r>
    </w:p>
    <w:p w14:paraId="6A1B79B5" w14:textId="77777777" w:rsidR="00AE7D28" w:rsidRPr="00AE7D28" w:rsidRDefault="00AE7D28" w:rsidP="00AE7D28">
      <w:pPr>
        <w:pStyle w:val="Bibliography"/>
        <w:rPr>
          <w:rFonts w:ascii="Calibri Light" w:hAnsiTheme="majorHAnsi" w:cs="Calibri Light"/>
          <w:color w:val="000000"/>
          <w:sz w:val="26"/>
        </w:rPr>
      </w:pPr>
      <w:r w:rsidRPr="00AE7D28">
        <w:rPr>
          <w:rFonts w:ascii="Calibri Light" w:hAnsiTheme="majorHAnsi" w:cs="Calibri Light"/>
          <w:color w:val="000000"/>
          <w:sz w:val="26"/>
        </w:rPr>
        <w:t>[2]</w:t>
      </w:r>
      <w:r w:rsidRPr="00AE7D28">
        <w:rPr>
          <w:rFonts w:ascii="Calibri Light" w:hAnsiTheme="majorHAnsi" w:cs="Calibri Light"/>
          <w:color w:val="000000"/>
          <w:sz w:val="26"/>
        </w:rPr>
        <w:tab/>
        <w:t xml:space="preserve">F. Akopyan </w:t>
      </w:r>
      <w:r w:rsidRPr="00AE7D28">
        <w:rPr>
          <w:rFonts w:ascii="Calibri Light" w:hAnsiTheme="majorHAnsi" w:cs="Calibri Light"/>
          <w:i/>
          <w:iCs/>
          <w:color w:val="000000"/>
          <w:sz w:val="26"/>
        </w:rPr>
        <w:t>et al.</w:t>
      </w:r>
      <w:r w:rsidRPr="00AE7D28">
        <w:rPr>
          <w:rFonts w:ascii="Calibri Light" w:hAnsiTheme="majorHAnsi" w:cs="Calibri Light"/>
          <w:color w:val="000000"/>
          <w:sz w:val="26"/>
        </w:rPr>
        <w:t xml:space="preserve">, ‘Truenorth: Design and tool flow of a 65 mw 1 million neuron programmable neurosynaptic chip’, </w:t>
      </w:r>
      <w:r w:rsidRPr="00AE7D28">
        <w:rPr>
          <w:rFonts w:ascii="Calibri Light" w:hAnsiTheme="majorHAnsi" w:cs="Calibri Light"/>
          <w:i/>
          <w:iCs/>
          <w:color w:val="000000"/>
          <w:sz w:val="26"/>
        </w:rPr>
        <w:t>IEEE Trans. Comput.-Aided Des. Integr. Circuits Syst.</w:t>
      </w:r>
      <w:r w:rsidRPr="00AE7D28">
        <w:rPr>
          <w:rFonts w:ascii="Calibri Light" w:hAnsiTheme="majorHAnsi" w:cs="Calibri Light"/>
          <w:color w:val="000000"/>
          <w:sz w:val="26"/>
        </w:rPr>
        <w:t>, vol. 34, no. 10, pp. 1537–1557, 2015.</w:t>
      </w:r>
    </w:p>
    <w:p w14:paraId="3B190393" w14:textId="77777777" w:rsidR="00AE7D28" w:rsidRPr="00AE7D28" w:rsidRDefault="00AE7D28" w:rsidP="00AE7D28">
      <w:pPr>
        <w:pStyle w:val="Bibliography"/>
        <w:rPr>
          <w:rFonts w:ascii="Calibri Light" w:hAnsiTheme="majorHAnsi" w:cs="Calibri Light"/>
          <w:color w:val="000000"/>
          <w:sz w:val="26"/>
        </w:rPr>
      </w:pPr>
      <w:r w:rsidRPr="00AE7D28">
        <w:rPr>
          <w:rFonts w:ascii="Calibri Light" w:hAnsiTheme="majorHAnsi" w:cs="Calibri Light"/>
          <w:color w:val="000000"/>
          <w:sz w:val="26"/>
        </w:rPr>
        <w:t>[3]</w:t>
      </w:r>
      <w:r w:rsidRPr="00AE7D28">
        <w:rPr>
          <w:rFonts w:ascii="Calibri Light" w:hAnsiTheme="majorHAnsi" w:cs="Calibri Light"/>
          <w:color w:val="000000"/>
          <w:sz w:val="26"/>
        </w:rPr>
        <w:tab/>
        <w:t xml:space="preserve">M. Davies </w:t>
      </w:r>
      <w:r w:rsidRPr="00AE7D28">
        <w:rPr>
          <w:rFonts w:ascii="Calibri Light" w:hAnsiTheme="majorHAnsi" w:cs="Calibri Light"/>
          <w:i/>
          <w:iCs/>
          <w:color w:val="000000"/>
          <w:sz w:val="26"/>
        </w:rPr>
        <w:t>et al.</w:t>
      </w:r>
      <w:r w:rsidRPr="00AE7D28">
        <w:rPr>
          <w:rFonts w:ascii="Calibri Light" w:hAnsiTheme="majorHAnsi" w:cs="Calibri Light"/>
          <w:color w:val="000000"/>
          <w:sz w:val="26"/>
        </w:rPr>
        <w:t xml:space="preserve">, ‘Loihi: A neuromorphic manycore processor with on-chip learning’, </w:t>
      </w:r>
      <w:r w:rsidRPr="00AE7D28">
        <w:rPr>
          <w:rFonts w:ascii="Calibri Light" w:hAnsiTheme="majorHAnsi" w:cs="Calibri Light"/>
          <w:i/>
          <w:iCs/>
          <w:color w:val="000000"/>
          <w:sz w:val="26"/>
        </w:rPr>
        <w:t>Ieee Micro</w:t>
      </w:r>
      <w:r w:rsidRPr="00AE7D28">
        <w:rPr>
          <w:rFonts w:ascii="Calibri Light" w:hAnsiTheme="majorHAnsi" w:cs="Calibri Light"/>
          <w:color w:val="000000"/>
          <w:sz w:val="26"/>
        </w:rPr>
        <w:t>, vol. 38, no. 1, pp. 82–99, 2018.</w:t>
      </w:r>
    </w:p>
    <w:p w14:paraId="49AAEAAE" w14:textId="77777777" w:rsidR="00AE7D28" w:rsidRPr="00AE7D28" w:rsidRDefault="00AE7D28" w:rsidP="00AE7D28">
      <w:pPr>
        <w:pStyle w:val="Bibliography"/>
        <w:rPr>
          <w:rFonts w:ascii="Calibri Light" w:hAnsiTheme="majorHAnsi" w:cs="Calibri Light"/>
          <w:color w:val="000000"/>
          <w:sz w:val="26"/>
        </w:rPr>
      </w:pPr>
      <w:r w:rsidRPr="00AE7D28">
        <w:rPr>
          <w:rFonts w:ascii="Calibri Light" w:hAnsiTheme="majorHAnsi" w:cs="Calibri Light"/>
          <w:color w:val="000000"/>
          <w:sz w:val="26"/>
        </w:rPr>
        <w:t>[4]</w:t>
      </w:r>
      <w:r w:rsidRPr="00AE7D28">
        <w:rPr>
          <w:rFonts w:ascii="Calibri Light" w:hAnsiTheme="majorHAnsi" w:cs="Calibri Light"/>
          <w:color w:val="000000"/>
          <w:sz w:val="26"/>
        </w:rPr>
        <w:tab/>
        <w:t xml:space="preserve">C. Callenberg, Z. Shi, F. Heide, and M. B. Hullin, ‘Low-cost SPAD sensing for non-line-of-sight tracking, material classification and depth imaging’, </w:t>
      </w:r>
      <w:r w:rsidRPr="00AE7D28">
        <w:rPr>
          <w:rFonts w:ascii="Calibri Light" w:hAnsiTheme="majorHAnsi" w:cs="Calibri Light"/>
          <w:i/>
          <w:iCs/>
          <w:color w:val="000000"/>
          <w:sz w:val="26"/>
        </w:rPr>
        <w:t>ACM Trans. Graph. TOG</w:t>
      </w:r>
      <w:r w:rsidRPr="00AE7D28">
        <w:rPr>
          <w:rFonts w:ascii="Calibri Light" w:hAnsiTheme="majorHAnsi" w:cs="Calibri Light"/>
          <w:color w:val="000000"/>
          <w:sz w:val="26"/>
        </w:rPr>
        <w:t>, vol. 40, no. 4, pp. 1–12, 2021.</w:t>
      </w:r>
    </w:p>
    <w:p w14:paraId="3CF9EB9B" w14:textId="77777777" w:rsidR="00AE7D28" w:rsidRPr="00AE7D28" w:rsidRDefault="00AE7D28" w:rsidP="00AE7D28">
      <w:pPr>
        <w:pStyle w:val="Bibliography"/>
        <w:rPr>
          <w:rFonts w:ascii="Calibri Light" w:hAnsiTheme="majorHAnsi" w:cs="Calibri Light"/>
          <w:color w:val="000000"/>
          <w:sz w:val="26"/>
        </w:rPr>
      </w:pPr>
      <w:r w:rsidRPr="00AE7D28">
        <w:rPr>
          <w:rFonts w:ascii="Calibri Light" w:hAnsiTheme="majorHAnsi" w:cs="Calibri Light"/>
          <w:color w:val="000000"/>
          <w:sz w:val="26"/>
        </w:rPr>
        <w:t>[5]</w:t>
      </w:r>
      <w:r w:rsidRPr="00AE7D28">
        <w:rPr>
          <w:rFonts w:ascii="Calibri Light" w:hAnsiTheme="majorHAnsi" w:cs="Calibri Light"/>
          <w:color w:val="000000"/>
          <w:sz w:val="26"/>
        </w:rPr>
        <w:tab/>
        <w:t xml:space="preserve">A. Ruget </w:t>
      </w:r>
      <w:r w:rsidRPr="00AE7D28">
        <w:rPr>
          <w:rFonts w:ascii="Calibri Light" w:hAnsiTheme="majorHAnsi" w:cs="Calibri Light"/>
          <w:i/>
          <w:iCs/>
          <w:color w:val="000000"/>
          <w:sz w:val="26"/>
        </w:rPr>
        <w:t>et al.</w:t>
      </w:r>
      <w:r w:rsidRPr="00AE7D28">
        <w:rPr>
          <w:rFonts w:ascii="Calibri Light" w:hAnsiTheme="majorHAnsi" w:cs="Calibri Light"/>
          <w:color w:val="000000"/>
          <w:sz w:val="26"/>
        </w:rPr>
        <w:t xml:space="preserve">, ‘Pixels2Pose: Super-resolution time-of-flight imaging for 3D pose estimation’, </w:t>
      </w:r>
      <w:r w:rsidRPr="00AE7D28">
        <w:rPr>
          <w:rFonts w:ascii="Calibri Light" w:hAnsiTheme="majorHAnsi" w:cs="Calibri Light"/>
          <w:i/>
          <w:iCs/>
          <w:color w:val="000000"/>
          <w:sz w:val="26"/>
        </w:rPr>
        <w:t>Sci. Adv.</w:t>
      </w:r>
      <w:r w:rsidRPr="00AE7D28">
        <w:rPr>
          <w:rFonts w:ascii="Calibri Light" w:hAnsiTheme="majorHAnsi" w:cs="Calibri Light"/>
          <w:color w:val="000000"/>
          <w:sz w:val="26"/>
        </w:rPr>
        <w:t>, vol. 8, no. 48, p. eade0123, 2022.</w:t>
      </w:r>
    </w:p>
    <w:p w14:paraId="5AD05D58" w14:textId="77777777" w:rsidR="00AE7D28" w:rsidRPr="00AE7D28" w:rsidRDefault="00AE7D28" w:rsidP="00AE7D28">
      <w:pPr>
        <w:pStyle w:val="Bibliography"/>
        <w:rPr>
          <w:rFonts w:ascii="Calibri Light" w:hAnsiTheme="majorHAnsi" w:cs="Calibri Light"/>
          <w:color w:val="000000"/>
          <w:sz w:val="26"/>
        </w:rPr>
      </w:pPr>
      <w:r w:rsidRPr="00AE7D28">
        <w:rPr>
          <w:rFonts w:ascii="Calibri Light" w:hAnsiTheme="majorHAnsi" w:cs="Calibri Light"/>
          <w:color w:val="000000"/>
          <w:sz w:val="26"/>
        </w:rPr>
        <w:t>[6]</w:t>
      </w:r>
      <w:r w:rsidRPr="00AE7D28">
        <w:rPr>
          <w:rFonts w:ascii="Calibri Light" w:hAnsiTheme="majorHAnsi" w:cs="Calibri Light"/>
          <w:color w:val="000000"/>
          <w:sz w:val="26"/>
        </w:rPr>
        <w:tab/>
        <w:t xml:space="preserve">S. Pikalov, E. Azaria, S. Sonnenberg, B. Ben-Moshe, and A. Azaria, ‘Vision-Less Sensing for Autonomous Micro-Drones’, </w:t>
      </w:r>
      <w:r w:rsidRPr="00AE7D28">
        <w:rPr>
          <w:rFonts w:ascii="Calibri Light" w:hAnsiTheme="majorHAnsi" w:cs="Calibri Light"/>
          <w:i/>
          <w:iCs/>
          <w:color w:val="000000"/>
          <w:sz w:val="26"/>
        </w:rPr>
        <w:t>Sensors</w:t>
      </w:r>
      <w:r w:rsidRPr="00AE7D28">
        <w:rPr>
          <w:rFonts w:ascii="Calibri Light" w:hAnsiTheme="majorHAnsi" w:cs="Calibri Light"/>
          <w:color w:val="000000"/>
          <w:sz w:val="26"/>
        </w:rPr>
        <w:t>, vol. 21, no. 16, p. 5293, 2021.</w:t>
      </w:r>
    </w:p>
    <w:p w14:paraId="0699D01D" w14:textId="77777777" w:rsidR="00AE7D28" w:rsidRPr="00AE7D28" w:rsidRDefault="00AE7D28" w:rsidP="00AE7D28">
      <w:pPr>
        <w:pStyle w:val="Bibliography"/>
        <w:rPr>
          <w:rFonts w:ascii="Calibri Light" w:hAnsiTheme="majorHAnsi" w:cs="Calibri Light"/>
          <w:color w:val="000000"/>
          <w:sz w:val="26"/>
        </w:rPr>
      </w:pPr>
      <w:r w:rsidRPr="00AE7D28">
        <w:rPr>
          <w:rFonts w:ascii="Calibri Light" w:hAnsiTheme="majorHAnsi" w:cs="Calibri Light"/>
          <w:color w:val="000000"/>
          <w:sz w:val="26"/>
        </w:rPr>
        <w:t>[7]</w:t>
      </w:r>
      <w:r w:rsidRPr="00AE7D28">
        <w:rPr>
          <w:rFonts w:ascii="Calibri Light" w:hAnsiTheme="majorHAnsi" w:cs="Calibri Light"/>
          <w:color w:val="000000"/>
          <w:sz w:val="26"/>
        </w:rPr>
        <w:tab/>
        <w:t>STMicroelectronics, ‘Turnkey gesture recognition solution based on VL53L5CX, VL53L7CX and VL53L8CX multizone Time-of-Flight ranging sensors’. STMicroelectronics, 2023. [Online]. Available: https://www.st.com/en/embedded-software/stsw-img035.html#documentation</w:t>
      </w:r>
    </w:p>
    <w:p w14:paraId="55D1A587" w14:textId="77777777" w:rsidR="00AE7D28" w:rsidRPr="00AE7D28" w:rsidRDefault="00AE7D28" w:rsidP="00AE7D28">
      <w:pPr>
        <w:pStyle w:val="Bibliography"/>
        <w:rPr>
          <w:rFonts w:ascii="Calibri Light" w:hAnsiTheme="majorHAnsi" w:cs="Calibri Light"/>
          <w:color w:val="000000"/>
          <w:sz w:val="26"/>
        </w:rPr>
      </w:pPr>
      <w:r w:rsidRPr="00AE7D28">
        <w:rPr>
          <w:rFonts w:ascii="Calibri Light" w:hAnsiTheme="majorHAnsi" w:cs="Calibri Light"/>
          <w:color w:val="000000"/>
          <w:sz w:val="26"/>
        </w:rPr>
        <w:t>[8]</w:t>
      </w:r>
      <w:r w:rsidRPr="00AE7D28">
        <w:rPr>
          <w:rFonts w:ascii="Calibri Light" w:hAnsiTheme="majorHAnsi" w:cs="Calibri Light"/>
          <w:color w:val="000000"/>
          <w:sz w:val="26"/>
        </w:rPr>
        <w:tab/>
        <w:t xml:space="preserve">D. Palossi </w:t>
      </w:r>
      <w:r w:rsidRPr="00AE7D28">
        <w:rPr>
          <w:rFonts w:ascii="Calibri Light" w:hAnsiTheme="majorHAnsi" w:cs="Calibri Light"/>
          <w:i/>
          <w:iCs/>
          <w:color w:val="000000"/>
          <w:sz w:val="26"/>
        </w:rPr>
        <w:t>et al.</w:t>
      </w:r>
      <w:r w:rsidRPr="00AE7D28">
        <w:rPr>
          <w:rFonts w:ascii="Calibri Light" w:hAnsiTheme="majorHAnsi" w:cs="Calibri Light"/>
          <w:color w:val="000000"/>
          <w:sz w:val="26"/>
        </w:rPr>
        <w:t xml:space="preserve">, ‘Fully onboard ai-powered human-drone pose estimation on ultralow-power autonomous flying nano-uavs’, </w:t>
      </w:r>
      <w:r w:rsidRPr="00AE7D28">
        <w:rPr>
          <w:rFonts w:ascii="Calibri Light" w:hAnsiTheme="majorHAnsi" w:cs="Calibri Light"/>
          <w:i/>
          <w:iCs/>
          <w:color w:val="000000"/>
          <w:sz w:val="26"/>
        </w:rPr>
        <w:t>IEEE Internet Things J.</w:t>
      </w:r>
      <w:r w:rsidRPr="00AE7D28">
        <w:rPr>
          <w:rFonts w:ascii="Calibri Light" w:hAnsiTheme="majorHAnsi" w:cs="Calibri Light"/>
          <w:color w:val="000000"/>
          <w:sz w:val="26"/>
        </w:rPr>
        <w:t>, vol. 9, no. 3, pp. 1913–1929, 2021.</w:t>
      </w:r>
    </w:p>
    <w:p w14:paraId="66C80056" w14:textId="77777777" w:rsidR="00AE7D28" w:rsidRPr="00AE7D28" w:rsidRDefault="00AE7D28" w:rsidP="00AE7D28">
      <w:pPr>
        <w:pStyle w:val="Bibliography"/>
        <w:rPr>
          <w:rFonts w:ascii="Calibri Light" w:hAnsiTheme="majorHAnsi" w:cs="Calibri Light"/>
          <w:color w:val="000000"/>
          <w:sz w:val="26"/>
        </w:rPr>
      </w:pPr>
      <w:r w:rsidRPr="00AE7D28">
        <w:rPr>
          <w:rFonts w:ascii="Calibri Light" w:hAnsiTheme="majorHAnsi" w:cs="Calibri Light"/>
          <w:color w:val="000000"/>
          <w:sz w:val="26"/>
        </w:rPr>
        <w:t>[9]</w:t>
      </w:r>
      <w:r w:rsidRPr="00AE7D28">
        <w:rPr>
          <w:rFonts w:ascii="Calibri Light" w:hAnsiTheme="majorHAnsi" w:cs="Calibri Light"/>
          <w:color w:val="000000"/>
          <w:sz w:val="26"/>
        </w:rPr>
        <w:tab/>
        <w:t>‘OpenCV: Geometric Image Transformations’. [Online]. Available: https://docs.opencv.org/4.x/da/d6e/tutorial_py_geometric_transformations.html</w:t>
      </w:r>
    </w:p>
    <w:p w14:paraId="21C1CA58" w14:textId="77777777" w:rsidR="00AE7D28" w:rsidRPr="00AE7D28" w:rsidRDefault="00AE7D28" w:rsidP="00AE7D28">
      <w:pPr>
        <w:pStyle w:val="Bibliography"/>
        <w:rPr>
          <w:rFonts w:ascii="Calibri Light" w:hAnsiTheme="majorHAnsi" w:cs="Calibri Light"/>
          <w:color w:val="000000"/>
          <w:sz w:val="26"/>
        </w:rPr>
      </w:pPr>
      <w:r w:rsidRPr="00AE7D28">
        <w:rPr>
          <w:rFonts w:ascii="Calibri Light" w:hAnsiTheme="majorHAnsi" w:cs="Calibri Light"/>
          <w:color w:val="000000"/>
          <w:sz w:val="26"/>
        </w:rPr>
        <w:t>[10]</w:t>
      </w:r>
      <w:r w:rsidRPr="00AE7D28">
        <w:rPr>
          <w:rFonts w:ascii="Calibri Light" w:hAnsiTheme="majorHAnsi" w:cs="Calibri Light"/>
          <w:color w:val="000000"/>
          <w:sz w:val="26"/>
        </w:rPr>
        <w:tab/>
        <w:t xml:space="preserve">E. D. Adrian and Y. Zotterman, ‘The impulses produced by sensory nerve endings: Part 3. Impulses set up by Touch and Pressure’, </w:t>
      </w:r>
      <w:r w:rsidRPr="00AE7D28">
        <w:rPr>
          <w:rFonts w:ascii="Calibri Light" w:hAnsiTheme="majorHAnsi" w:cs="Calibri Light"/>
          <w:i/>
          <w:iCs/>
          <w:color w:val="000000"/>
          <w:sz w:val="26"/>
        </w:rPr>
        <w:t>J. Physiol.</w:t>
      </w:r>
      <w:r w:rsidRPr="00AE7D28">
        <w:rPr>
          <w:rFonts w:ascii="Calibri Light" w:hAnsiTheme="majorHAnsi" w:cs="Calibri Light"/>
          <w:color w:val="000000"/>
          <w:sz w:val="26"/>
        </w:rPr>
        <w:t>, vol. 61, no. 4, p. 465, 1926.</w:t>
      </w:r>
    </w:p>
    <w:p w14:paraId="5202FA73" w14:textId="19E4BA03" w:rsidR="003327A0" w:rsidRPr="003327A0" w:rsidRDefault="00105850" w:rsidP="003327A0">
      <w:pPr>
        <w:pStyle w:val="Heading2"/>
        <w:jc w:val="both"/>
        <w:rPr>
          <w:lang w:val="en-US"/>
        </w:rPr>
      </w:pPr>
      <w:r w:rsidRPr="00F346A6">
        <w:rPr>
          <w:color w:val="000000" w:themeColor="text1"/>
          <w:lang w:val="en-US"/>
        </w:rPr>
        <w:fldChar w:fldCharType="end"/>
      </w:r>
    </w:p>
    <w:sectPr w:rsidR="003327A0" w:rsidRPr="003327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05BF8"/>
    <w:multiLevelType w:val="hybridMultilevel"/>
    <w:tmpl w:val="BAF4D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4074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B30"/>
    <w:rsid w:val="00000583"/>
    <w:rsid w:val="0000477B"/>
    <w:rsid w:val="0001233B"/>
    <w:rsid w:val="0001471C"/>
    <w:rsid w:val="00016E8B"/>
    <w:rsid w:val="00021C79"/>
    <w:rsid w:val="000244BD"/>
    <w:rsid w:val="00024C9E"/>
    <w:rsid w:val="00025134"/>
    <w:rsid w:val="00033821"/>
    <w:rsid w:val="00041AB1"/>
    <w:rsid w:val="00050DCA"/>
    <w:rsid w:val="0005603A"/>
    <w:rsid w:val="00056B60"/>
    <w:rsid w:val="00066934"/>
    <w:rsid w:val="00073B15"/>
    <w:rsid w:val="0009059B"/>
    <w:rsid w:val="00091A63"/>
    <w:rsid w:val="00092C34"/>
    <w:rsid w:val="000A2C41"/>
    <w:rsid w:val="000A508A"/>
    <w:rsid w:val="000B1272"/>
    <w:rsid w:val="000B4C98"/>
    <w:rsid w:val="000B59AD"/>
    <w:rsid w:val="000B7BAA"/>
    <w:rsid w:val="000C5C61"/>
    <w:rsid w:val="000C7E03"/>
    <w:rsid w:val="000D0ACE"/>
    <w:rsid w:val="000D6FEB"/>
    <w:rsid w:val="000F2F04"/>
    <w:rsid w:val="000F3411"/>
    <w:rsid w:val="00100C9B"/>
    <w:rsid w:val="00103A0F"/>
    <w:rsid w:val="00105850"/>
    <w:rsid w:val="0011203A"/>
    <w:rsid w:val="0011368E"/>
    <w:rsid w:val="00113E35"/>
    <w:rsid w:val="0011408F"/>
    <w:rsid w:val="0011799D"/>
    <w:rsid w:val="00131181"/>
    <w:rsid w:val="00137CC5"/>
    <w:rsid w:val="00150666"/>
    <w:rsid w:val="00152C23"/>
    <w:rsid w:val="00160B9D"/>
    <w:rsid w:val="00163B77"/>
    <w:rsid w:val="001658AF"/>
    <w:rsid w:val="00180CE0"/>
    <w:rsid w:val="00186722"/>
    <w:rsid w:val="00194020"/>
    <w:rsid w:val="001C3390"/>
    <w:rsid w:val="001D1A34"/>
    <w:rsid w:val="001D6F79"/>
    <w:rsid w:val="001E14C4"/>
    <w:rsid w:val="001E5DE8"/>
    <w:rsid w:val="001F5162"/>
    <w:rsid w:val="002054AA"/>
    <w:rsid w:val="00206DFA"/>
    <w:rsid w:val="00213866"/>
    <w:rsid w:val="00215872"/>
    <w:rsid w:val="00216287"/>
    <w:rsid w:val="0023065E"/>
    <w:rsid w:val="00231594"/>
    <w:rsid w:val="0023440D"/>
    <w:rsid w:val="00236FCC"/>
    <w:rsid w:val="00237377"/>
    <w:rsid w:val="00245090"/>
    <w:rsid w:val="0024646B"/>
    <w:rsid w:val="002533EB"/>
    <w:rsid w:val="00253B18"/>
    <w:rsid w:val="00256C5C"/>
    <w:rsid w:val="0026066D"/>
    <w:rsid w:val="00262754"/>
    <w:rsid w:val="002641DD"/>
    <w:rsid w:val="0026624E"/>
    <w:rsid w:val="00271425"/>
    <w:rsid w:val="00275665"/>
    <w:rsid w:val="00277463"/>
    <w:rsid w:val="002808A4"/>
    <w:rsid w:val="0028176E"/>
    <w:rsid w:val="00292AF6"/>
    <w:rsid w:val="00293B2D"/>
    <w:rsid w:val="002A455E"/>
    <w:rsid w:val="002B0A72"/>
    <w:rsid w:val="002B772B"/>
    <w:rsid w:val="002B78EE"/>
    <w:rsid w:val="002C1B56"/>
    <w:rsid w:val="002C5A89"/>
    <w:rsid w:val="002D100E"/>
    <w:rsid w:val="002D6E89"/>
    <w:rsid w:val="002E01AC"/>
    <w:rsid w:val="002E1734"/>
    <w:rsid w:val="002E4834"/>
    <w:rsid w:val="002E4B20"/>
    <w:rsid w:val="002F54CA"/>
    <w:rsid w:val="0030253C"/>
    <w:rsid w:val="00307903"/>
    <w:rsid w:val="00307A3D"/>
    <w:rsid w:val="003100AD"/>
    <w:rsid w:val="00312520"/>
    <w:rsid w:val="003126BE"/>
    <w:rsid w:val="0031646A"/>
    <w:rsid w:val="003327A0"/>
    <w:rsid w:val="00333CAA"/>
    <w:rsid w:val="00351C96"/>
    <w:rsid w:val="003539FC"/>
    <w:rsid w:val="00357E63"/>
    <w:rsid w:val="00395150"/>
    <w:rsid w:val="003A2D2B"/>
    <w:rsid w:val="003A59B8"/>
    <w:rsid w:val="003A78B8"/>
    <w:rsid w:val="003C25C6"/>
    <w:rsid w:val="003C481C"/>
    <w:rsid w:val="003C4A07"/>
    <w:rsid w:val="003C69D1"/>
    <w:rsid w:val="003C6EF9"/>
    <w:rsid w:val="003D66B4"/>
    <w:rsid w:val="003E15C5"/>
    <w:rsid w:val="003E2E84"/>
    <w:rsid w:val="003E4559"/>
    <w:rsid w:val="003F1F35"/>
    <w:rsid w:val="003F4F23"/>
    <w:rsid w:val="003F78FC"/>
    <w:rsid w:val="0040264D"/>
    <w:rsid w:val="00404736"/>
    <w:rsid w:val="00414CCC"/>
    <w:rsid w:val="00420D42"/>
    <w:rsid w:val="0042214D"/>
    <w:rsid w:val="00425733"/>
    <w:rsid w:val="0043018C"/>
    <w:rsid w:val="00432ECF"/>
    <w:rsid w:val="004406A2"/>
    <w:rsid w:val="004457A1"/>
    <w:rsid w:val="00446EDA"/>
    <w:rsid w:val="0044709C"/>
    <w:rsid w:val="004478DA"/>
    <w:rsid w:val="00452D62"/>
    <w:rsid w:val="0046277B"/>
    <w:rsid w:val="004667AC"/>
    <w:rsid w:val="00470F31"/>
    <w:rsid w:val="004735BD"/>
    <w:rsid w:val="004855CF"/>
    <w:rsid w:val="0049102E"/>
    <w:rsid w:val="004A0A25"/>
    <w:rsid w:val="004A0E33"/>
    <w:rsid w:val="004A2F7F"/>
    <w:rsid w:val="004A3722"/>
    <w:rsid w:val="004A7982"/>
    <w:rsid w:val="004C4E7F"/>
    <w:rsid w:val="004C7128"/>
    <w:rsid w:val="004C7BFD"/>
    <w:rsid w:val="004D00AC"/>
    <w:rsid w:val="004D661D"/>
    <w:rsid w:val="004D687A"/>
    <w:rsid w:val="004E789C"/>
    <w:rsid w:val="004F3137"/>
    <w:rsid w:val="004F3D27"/>
    <w:rsid w:val="004F6BC3"/>
    <w:rsid w:val="004F7224"/>
    <w:rsid w:val="004F7B98"/>
    <w:rsid w:val="00501F31"/>
    <w:rsid w:val="00513103"/>
    <w:rsid w:val="005213FB"/>
    <w:rsid w:val="005215A9"/>
    <w:rsid w:val="00530751"/>
    <w:rsid w:val="0053199E"/>
    <w:rsid w:val="00535567"/>
    <w:rsid w:val="00540FE8"/>
    <w:rsid w:val="0055410C"/>
    <w:rsid w:val="00574B27"/>
    <w:rsid w:val="00590703"/>
    <w:rsid w:val="005A0A60"/>
    <w:rsid w:val="005A44E2"/>
    <w:rsid w:val="005A56F6"/>
    <w:rsid w:val="005B125C"/>
    <w:rsid w:val="005B76F5"/>
    <w:rsid w:val="005E46FB"/>
    <w:rsid w:val="005E4A32"/>
    <w:rsid w:val="00601113"/>
    <w:rsid w:val="00614B6F"/>
    <w:rsid w:val="00616DDA"/>
    <w:rsid w:val="0062106B"/>
    <w:rsid w:val="0062116B"/>
    <w:rsid w:val="006246FA"/>
    <w:rsid w:val="006249B8"/>
    <w:rsid w:val="00625DB3"/>
    <w:rsid w:val="006273FD"/>
    <w:rsid w:val="006358D5"/>
    <w:rsid w:val="006416DF"/>
    <w:rsid w:val="006446E7"/>
    <w:rsid w:val="00663063"/>
    <w:rsid w:val="00664DE3"/>
    <w:rsid w:val="00670456"/>
    <w:rsid w:val="006755E1"/>
    <w:rsid w:val="006817A2"/>
    <w:rsid w:val="00682AF2"/>
    <w:rsid w:val="00682EB9"/>
    <w:rsid w:val="00685D45"/>
    <w:rsid w:val="006865E9"/>
    <w:rsid w:val="00686FDA"/>
    <w:rsid w:val="00693C1C"/>
    <w:rsid w:val="0069720E"/>
    <w:rsid w:val="006A0FA9"/>
    <w:rsid w:val="006A0FE6"/>
    <w:rsid w:val="006A4296"/>
    <w:rsid w:val="006B0EE3"/>
    <w:rsid w:val="006B2940"/>
    <w:rsid w:val="006B4B84"/>
    <w:rsid w:val="006C04C2"/>
    <w:rsid w:val="006C0747"/>
    <w:rsid w:val="006E1110"/>
    <w:rsid w:val="006E66E0"/>
    <w:rsid w:val="006E690C"/>
    <w:rsid w:val="006F4638"/>
    <w:rsid w:val="00703744"/>
    <w:rsid w:val="00704928"/>
    <w:rsid w:val="00711F46"/>
    <w:rsid w:val="007239BC"/>
    <w:rsid w:val="00724219"/>
    <w:rsid w:val="007310E6"/>
    <w:rsid w:val="007311CE"/>
    <w:rsid w:val="00736A91"/>
    <w:rsid w:val="007406EE"/>
    <w:rsid w:val="00744119"/>
    <w:rsid w:val="007540BC"/>
    <w:rsid w:val="00756296"/>
    <w:rsid w:val="0076120C"/>
    <w:rsid w:val="007774B3"/>
    <w:rsid w:val="00787B21"/>
    <w:rsid w:val="0079180F"/>
    <w:rsid w:val="007942E5"/>
    <w:rsid w:val="007969FA"/>
    <w:rsid w:val="007A37D9"/>
    <w:rsid w:val="007A51C9"/>
    <w:rsid w:val="007B1E87"/>
    <w:rsid w:val="007B29FF"/>
    <w:rsid w:val="007B5A6B"/>
    <w:rsid w:val="007C6038"/>
    <w:rsid w:val="007D3F3E"/>
    <w:rsid w:val="007D45ED"/>
    <w:rsid w:val="007E1847"/>
    <w:rsid w:val="007E1CC3"/>
    <w:rsid w:val="007E50F8"/>
    <w:rsid w:val="007F4523"/>
    <w:rsid w:val="00801297"/>
    <w:rsid w:val="00804005"/>
    <w:rsid w:val="00805571"/>
    <w:rsid w:val="00810283"/>
    <w:rsid w:val="00810D0C"/>
    <w:rsid w:val="00814864"/>
    <w:rsid w:val="0082113D"/>
    <w:rsid w:val="008264C3"/>
    <w:rsid w:val="00832530"/>
    <w:rsid w:val="00832DC2"/>
    <w:rsid w:val="00834EBC"/>
    <w:rsid w:val="0083578E"/>
    <w:rsid w:val="008527F2"/>
    <w:rsid w:val="00852937"/>
    <w:rsid w:val="008569A1"/>
    <w:rsid w:val="00857DFB"/>
    <w:rsid w:val="008607A7"/>
    <w:rsid w:val="00863898"/>
    <w:rsid w:val="00864650"/>
    <w:rsid w:val="00864E5A"/>
    <w:rsid w:val="00873A69"/>
    <w:rsid w:val="0088015E"/>
    <w:rsid w:val="00886C0D"/>
    <w:rsid w:val="0089029D"/>
    <w:rsid w:val="00895B47"/>
    <w:rsid w:val="008A002D"/>
    <w:rsid w:val="008B581C"/>
    <w:rsid w:val="008B5CD9"/>
    <w:rsid w:val="008B6DA6"/>
    <w:rsid w:val="008B7B9C"/>
    <w:rsid w:val="008C6909"/>
    <w:rsid w:val="008C7121"/>
    <w:rsid w:val="008D01F2"/>
    <w:rsid w:val="008D161F"/>
    <w:rsid w:val="008D7E8A"/>
    <w:rsid w:val="008E3D2B"/>
    <w:rsid w:val="009066E9"/>
    <w:rsid w:val="00912D2D"/>
    <w:rsid w:val="00916679"/>
    <w:rsid w:val="0092051A"/>
    <w:rsid w:val="00933258"/>
    <w:rsid w:val="00933B7B"/>
    <w:rsid w:val="009361CB"/>
    <w:rsid w:val="0095297E"/>
    <w:rsid w:val="00953B33"/>
    <w:rsid w:val="00954823"/>
    <w:rsid w:val="00956D3D"/>
    <w:rsid w:val="00962514"/>
    <w:rsid w:val="00962ED7"/>
    <w:rsid w:val="00964CFF"/>
    <w:rsid w:val="0097171A"/>
    <w:rsid w:val="009943F6"/>
    <w:rsid w:val="0099523E"/>
    <w:rsid w:val="009B0AB2"/>
    <w:rsid w:val="009B473F"/>
    <w:rsid w:val="009C1EB8"/>
    <w:rsid w:val="009D3EEB"/>
    <w:rsid w:val="009E1DC7"/>
    <w:rsid w:val="009F3655"/>
    <w:rsid w:val="00A02BA6"/>
    <w:rsid w:val="00A05781"/>
    <w:rsid w:val="00A07A57"/>
    <w:rsid w:val="00A103B8"/>
    <w:rsid w:val="00A21C1E"/>
    <w:rsid w:val="00A266D9"/>
    <w:rsid w:val="00A52161"/>
    <w:rsid w:val="00A53D42"/>
    <w:rsid w:val="00A622D0"/>
    <w:rsid w:val="00A66E3A"/>
    <w:rsid w:val="00A74B1B"/>
    <w:rsid w:val="00A755E6"/>
    <w:rsid w:val="00A8250F"/>
    <w:rsid w:val="00A84F1C"/>
    <w:rsid w:val="00A90645"/>
    <w:rsid w:val="00A93253"/>
    <w:rsid w:val="00AA3F61"/>
    <w:rsid w:val="00AB09FE"/>
    <w:rsid w:val="00AB0DDC"/>
    <w:rsid w:val="00AB30FD"/>
    <w:rsid w:val="00AC5B30"/>
    <w:rsid w:val="00AD0454"/>
    <w:rsid w:val="00AD0781"/>
    <w:rsid w:val="00AD0AA6"/>
    <w:rsid w:val="00AD192D"/>
    <w:rsid w:val="00AD28C6"/>
    <w:rsid w:val="00AD51AB"/>
    <w:rsid w:val="00AE290C"/>
    <w:rsid w:val="00AE7D28"/>
    <w:rsid w:val="00AF080A"/>
    <w:rsid w:val="00AF3706"/>
    <w:rsid w:val="00AF5E29"/>
    <w:rsid w:val="00B040BE"/>
    <w:rsid w:val="00B069E2"/>
    <w:rsid w:val="00B16470"/>
    <w:rsid w:val="00B24AE5"/>
    <w:rsid w:val="00B34A10"/>
    <w:rsid w:val="00B35472"/>
    <w:rsid w:val="00B415C8"/>
    <w:rsid w:val="00B46BB1"/>
    <w:rsid w:val="00B50EA7"/>
    <w:rsid w:val="00B53619"/>
    <w:rsid w:val="00B53A18"/>
    <w:rsid w:val="00B544E9"/>
    <w:rsid w:val="00B54986"/>
    <w:rsid w:val="00B61851"/>
    <w:rsid w:val="00B73180"/>
    <w:rsid w:val="00B80C15"/>
    <w:rsid w:val="00B82DD6"/>
    <w:rsid w:val="00B86D81"/>
    <w:rsid w:val="00B87853"/>
    <w:rsid w:val="00B90DD4"/>
    <w:rsid w:val="00B922F7"/>
    <w:rsid w:val="00BA5089"/>
    <w:rsid w:val="00BB197E"/>
    <w:rsid w:val="00BB6A5C"/>
    <w:rsid w:val="00BB729D"/>
    <w:rsid w:val="00BB7965"/>
    <w:rsid w:val="00BC4DB2"/>
    <w:rsid w:val="00BC4E95"/>
    <w:rsid w:val="00BC6406"/>
    <w:rsid w:val="00BE0284"/>
    <w:rsid w:val="00BE366A"/>
    <w:rsid w:val="00BF14E6"/>
    <w:rsid w:val="00BF3067"/>
    <w:rsid w:val="00BF4F32"/>
    <w:rsid w:val="00BF7203"/>
    <w:rsid w:val="00C01673"/>
    <w:rsid w:val="00C42EF5"/>
    <w:rsid w:val="00C46B8B"/>
    <w:rsid w:val="00C51DE9"/>
    <w:rsid w:val="00C526D1"/>
    <w:rsid w:val="00C55973"/>
    <w:rsid w:val="00C675C7"/>
    <w:rsid w:val="00C7147E"/>
    <w:rsid w:val="00C73195"/>
    <w:rsid w:val="00C73BFE"/>
    <w:rsid w:val="00C755A5"/>
    <w:rsid w:val="00C75B63"/>
    <w:rsid w:val="00C7749B"/>
    <w:rsid w:val="00C803B9"/>
    <w:rsid w:val="00C871F8"/>
    <w:rsid w:val="00C94B5C"/>
    <w:rsid w:val="00CC225F"/>
    <w:rsid w:val="00CC6C5E"/>
    <w:rsid w:val="00CC796C"/>
    <w:rsid w:val="00CD2000"/>
    <w:rsid w:val="00CE313A"/>
    <w:rsid w:val="00CE6905"/>
    <w:rsid w:val="00CF1C70"/>
    <w:rsid w:val="00CF2BF5"/>
    <w:rsid w:val="00CF5635"/>
    <w:rsid w:val="00CF6EE1"/>
    <w:rsid w:val="00D151F3"/>
    <w:rsid w:val="00D21F59"/>
    <w:rsid w:val="00D24137"/>
    <w:rsid w:val="00D26BE1"/>
    <w:rsid w:val="00D37CE5"/>
    <w:rsid w:val="00D42DC6"/>
    <w:rsid w:val="00D47C76"/>
    <w:rsid w:val="00D60068"/>
    <w:rsid w:val="00D64A71"/>
    <w:rsid w:val="00D672AD"/>
    <w:rsid w:val="00D73219"/>
    <w:rsid w:val="00D92977"/>
    <w:rsid w:val="00DA5DBA"/>
    <w:rsid w:val="00DB0964"/>
    <w:rsid w:val="00DB114E"/>
    <w:rsid w:val="00DB5282"/>
    <w:rsid w:val="00DB660E"/>
    <w:rsid w:val="00DC3D2E"/>
    <w:rsid w:val="00DD304F"/>
    <w:rsid w:val="00DD32E2"/>
    <w:rsid w:val="00DD7C81"/>
    <w:rsid w:val="00DE0B09"/>
    <w:rsid w:val="00DE2C3C"/>
    <w:rsid w:val="00DE2F28"/>
    <w:rsid w:val="00DE4302"/>
    <w:rsid w:val="00DF20DB"/>
    <w:rsid w:val="00DF5B5B"/>
    <w:rsid w:val="00E03CA4"/>
    <w:rsid w:val="00E12BBF"/>
    <w:rsid w:val="00E150C8"/>
    <w:rsid w:val="00E2396B"/>
    <w:rsid w:val="00E2463D"/>
    <w:rsid w:val="00E30720"/>
    <w:rsid w:val="00E37F94"/>
    <w:rsid w:val="00E43E8D"/>
    <w:rsid w:val="00E46C2C"/>
    <w:rsid w:val="00E50392"/>
    <w:rsid w:val="00E50476"/>
    <w:rsid w:val="00E56801"/>
    <w:rsid w:val="00E702F8"/>
    <w:rsid w:val="00E71CEA"/>
    <w:rsid w:val="00E757C9"/>
    <w:rsid w:val="00E80251"/>
    <w:rsid w:val="00E8365B"/>
    <w:rsid w:val="00E85204"/>
    <w:rsid w:val="00E871D8"/>
    <w:rsid w:val="00EA4019"/>
    <w:rsid w:val="00EA7B33"/>
    <w:rsid w:val="00EB0003"/>
    <w:rsid w:val="00EB4C43"/>
    <w:rsid w:val="00EC0E37"/>
    <w:rsid w:val="00EC304F"/>
    <w:rsid w:val="00EC59AE"/>
    <w:rsid w:val="00EC77F3"/>
    <w:rsid w:val="00ED34B2"/>
    <w:rsid w:val="00EE02FC"/>
    <w:rsid w:val="00EF4254"/>
    <w:rsid w:val="00EF54E2"/>
    <w:rsid w:val="00EF68CE"/>
    <w:rsid w:val="00EF7A82"/>
    <w:rsid w:val="00F0534A"/>
    <w:rsid w:val="00F0583F"/>
    <w:rsid w:val="00F176C9"/>
    <w:rsid w:val="00F21A38"/>
    <w:rsid w:val="00F21CD4"/>
    <w:rsid w:val="00F22242"/>
    <w:rsid w:val="00F346A6"/>
    <w:rsid w:val="00F35A9B"/>
    <w:rsid w:val="00F41890"/>
    <w:rsid w:val="00F42A4E"/>
    <w:rsid w:val="00F47379"/>
    <w:rsid w:val="00F54B64"/>
    <w:rsid w:val="00F638EF"/>
    <w:rsid w:val="00F70439"/>
    <w:rsid w:val="00F712F2"/>
    <w:rsid w:val="00F81F9E"/>
    <w:rsid w:val="00F90B85"/>
    <w:rsid w:val="00F938D8"/>
    <w:rsid w:val="00F96FF3"/>
    <w:rsid w:val="00FA6340"/>
    <w:rsid w:val="00FB6ECE"/>
    <w:rsid w:val="00FC14F7"/>
    <w:rsid w:val="00FC16CC"/>
    <w:rsid w:val="00FC4D44"/>
    <w:rsid w:val="00FD1408"/>
    <w:rsid w:val="00FD2E0C"/>
    <w:rsid w:val="00FE1A51"/>
    <w:rsid w:val="00FE3012"/>
    <w:rsid w:val="00FE49FF"/>
    <w:rsid w:val="00FF4CF1"/>
    <w:rsid w:val="00FF5B8D"/>
    <w:rsid w:val="00FF7C3C"/>
    <w:rsid w:val="00FF7E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067CB"/>
  <w15:chartTrackingRefBased/>
  <w15:docId w15:val="{C792B450-FD68-2E4B-ABA8-14B123C4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F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4F2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746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F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4F2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0253C"/>
    <w:rPr>
      <w:color w:val="0563C1" w:themeColor="hyperlink"/>
      <w:u w:val="single"/>
    </w:rPr>
  </w:style>
  <w:style w:type="character" w:styleId="UnresolvedMention">
    <w:name w:val="Unresolved Mention"/>
    <w:basedOn w:val="DefaultParagraphFont"/>
    <w:uiPriority w:val="99"/>
    <w:semiHidden/>
    <w:unhideWhenUsed/>
    <w:rsid w:val="0030253C"/>
    <w:rPr>
      <w:color w:val="605E5C"/>
      <w:shd w:val="clear" w:color="auto" w:fill="E1DFDD"/>
    </w:rPr>
  </w:style>
  <w:style w:type="character" w:customStyle="1" w:styleId="Heading3Char">
    <w:name w:val="Heading 3 Char"/>
    <w:basedOn w:val="DefaultParagraphFont"/>
    <w:link w:val="Heading3"/>
    <w:uiPriority w:val="9"/>
    <w:rsid w:val="00277463"/>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EF54E2"/>
    <w:pPr>
      <w:ind w:left="720"/>
      <w:contextualSpacing/>
    </w:pPr>
  </w:style>
  <w:style w:type="character" w:styleId="FollowedHyperlink">
    <w:name w:val="FollowedHyperlink"/>
    <w:basedOn w:val="DefaultParagraphFont"/>
    <w:uiPriority w:val="99"/>
    <w:semiHidden/>
    <w:unhideWhenUsed/>
    <w:rsid w:val="009361CB"/>
    <w:rPr>
      <w:color w:val="954F72" w:themeColor="followedHyperlink"/>
      <w:u w:val="single"/>
    </w:rPr>
  </w:style>
  <w:style w:type="paragraph" w:styleId="Bibliography">
    <w:name w:val="Bibliography"/>
    <w:basedOn w:val="Normal"/>
    <w:next w:val="Normal"/>
    <w:uiPriority w:val="37"/>
    <w:unhideWhenUsed/>
    <w:rsid w:val="00105850"/>
    <w:pPr>
      <w:tabs>
        <w:tab w:val="left" w:pos="380"/>
      </w:tabs>
      <w:ind w:left="384" w:hanging="384"/>
    </w:pPr>
  </w:style>
  <w:style w:type="paragraph" w:styleId="Caption">
    <w:name w:val="caption"/>
    <w:basedOn w:val="Normal"/>
    <w:next w:val="Normal"/>
    <w:uiPriority w:val="35"/>
    <w:unhideWhenUsed/>
    <w:qFormat/>
    <w:rsid w:val="007E1CC3"/>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zzy666666zzy/TinyLiDAR_NET_SNN"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A058C-5224-FD47-9421-D7A4D5933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3</Pages>
  <Words>2309</Words>
  <Characters>13162</Characters>
  <Application>Microsoft Office Word</Application>
  <DocSecurity>0</DocSecurity>
  <Lines>109</Lines>
  <Paragraphs>30</Paragraphs>
  <ScaleCrop>false</ScaleCrop>
  <Company/>
  <LinksUpToDate>false</LinksUpToDate>
  <CharactersWithSpaces>15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a Zang</dc:creator>
  <cp:keywords/>
  <dc:description/>
  <cp:lastModifiedBy>Zhenya Zang</cp:lastModifiedBy>
  <cp:revision>493</cp:revision>
  <dcterms:created xsi:type="dcterms:W3CDTF">2024-01-02T00:33:00Z</dcterms:created>
  <dcterms:modified xsi:type="dcterms:W3CDTF">2024-01-0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9s8N0Np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